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57A655BF" w14:textId="25D0D60A" w:rsidR="00E97402" w:rsidRPr="005042CD" w:rsidRDefault="00FB7149">
      <w:pPr>
        <w:pStyle w:val="Authors"/>
        <w:framePr w:wrap="notBeside"/>
      </w:pPr>
      <w:r w:rsidRPr="005042CD">
        <w:t>Sebasti</w:t>
      </w:r>
      <w:r w:rsidR="00387DE5" w:rsidRPr="005042CD">
        <w:t>a</w:t>
      </w:r>
      <w:r w:rsidRPr="005042CD">
        <w:t>n S</w:t>
      </w:r>
      <w:r w:rsidR="00387DE5" w:rsidRPr="005042CD">
        <w:t>a</w:t>
      </w:r>
      <w:r w:rsidRPr="005042CD">
        <w:t>nchez</w:t>
      </w:r>
      <w:r w:rsidR="00E97402" w:rsidRPr="005042CD">
        <w:t xml:space="preserve"> and </w:t>
      </w:r>
      <w:r w:rsidRPr="005042CD">
        <w:t>Nicol</w:t>
      </w:r>
      <w:r w:rsidR="00387DE5" w:rsidRPr="005042CD">
        <w:t>a</w:t>
      </w:r>
      <w:r w:rsidRPr="005042CD">
        <w:t>s Cardozo</w:t>
      </w:r>
    </w:p>
    <w:p w14:paraId="23345CB3" w14:textId="02CEC0D2" w:rsidR="00E97402" w:rsidRPr="005042CD" w:rsidRDefault="00E97402" w:rsidP="005551E5">
      <w:pPr>
        <w:pStyle w:val="Abstract"/>
      </w:pPr>
      <w:r w:rsidRPr="005042CD">
        <w:rPr>
          <w:i/>
          <w:iCs/>
        </w:rPr>
        <w:t>Abstract</w:t>
      </w:r>
      <w:r w:rsidRPr="005042CD">
        <w:t>—</w:t>
      </w:r>
      <w:r w:rsidR="00D5536F" w:rsidRPr="005042CD">
        <w:t xml:space="preserve"> </w:t>
      </w:r>
      <w:r w:rsidR="00FE21BC">
        <w:t>Cryptocurrencies, especially Bitcoin, have achieved notable financial and public recognition in the recent past</w:t>
      </w:r>
      <w:r w:rsidR="00B223E7">
        <w:t xml:space="preserve"> but they have had problems due to poor scaling. </w:t>
      </w:r>
      <w:r w:rsidR="009E1A22">
        <w:t>The issues are in clear sight of developers, with different answers to the challenges being proposed, avid discussion within the community, and coding of potential solutions. The issues have also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CE3C83">
        <w:t>these data structures,</w:t>
      </w:r>
      <w:r w:rsidR="00CE3C83" w:rsidRPr="005042CD">
        <w:t xml:space="preserve"> by determining if and how they guarantee the fundamental properties of blockchains and if they can respond to</w:t>
      </w:r>
      <w:r w:rsidR="00682FFE">
        <w:t xml:space="preserve"> some of</w:t>
      </w:r>
      <w:r w:rsidR="00CE3C83" w:rsidRPr="005042CD">
        <w:t xml:space="preserve"> the technical challenges identified for blockchains.</w:t>
      </w:r>
    </w:p>
    <w:p w14:paraId="2AD5107A" w14:textId="77777777" w:rsidR="00E97402" w:rsidRPr="005042CD" w:rsidRDefault="00E97402"/>
    <w:p w14:paraId="6F54A56C" w14:textId="7A8026C4"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6077D" w:rsidRPr="005042CD">
        <w:t>blockchain,</w:t>
      </w:r>
      <w:r w:rsidR="008D570E" w:rsidRPr="005042CD">
        <w:t xml:space="preserve"> block-lattice,</w:t>
      </w:r>
      <w:r w:rsidR="0046077D" w:rsidRPr="005042CD">
        <w:t xml:space="preserve"> data structure, distributed ledger, </w:t>
      </w:r>
      <w:r w:rsidR="008D570E" w:rsidRPr="005042CD">
        <w:t xml:space="preserve">tangle, </w:t>
      </w:r>
      <w:r w:rsidR="0046077D" w:rsidRPr="005042CD">
        <w:t>trade-off</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84E133" w:rsidR="00FB7149" w:rsidRPr="005042CD" w:rsidRDefault="00FB7149" w:rsidP="007C7F0A">
      <w:pPr>
        <w:pStyle w:val="Text"/>
        <w:ind w:firstLine="0"/>
      </w:pPr>
      <w:r w:rsidRPr="005042CD">
        <w:rPr>
          <w:smallCaps/>
        </w:rPr>
        <w:t>LOCKCHAIN</w:t>
      </w:r>
      <w:r w:rsidR="00E97402" w:rsidRPr="005042CD">
        <w:t xml:space="preserve"> </w:t>
      </w:r>
      <w:r w:rsidRPr="005042CD">
        <w:t>is the technology behind Bitcoin. This technology provides an append-only data store of transactions replicated between peers. A blockchain implements a distributed ledger, which can verify and store any kind of transactions. Many institutions around the world are exploring the applications of distributed ledgers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244844" w:rsidRPr="005042CD">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8F0D33" w:rsidRPr="005042CD">
        <w:fldChar w:fldCharType="separate"/>
      </w:r>
      <w:r w:rsidR="008F0D33" w:rsidRPr="005042CD">
        <w:rPr>
          <w:noProof/>
        </w:rPr>
        <w:t>[1]</w:t>
      </w:r>
      <w:r w:rsidR="008F0D33" w:rsidRPr="005042CD">
        <w:fldChar w:fldCharType="end"/>
      </w:r>
      <w:r w:rsidRPr="005042CD">
        <w:t>.</w:t>
      </w:r>
    </w:p>
    <w:p w14:paraId="325AE565" w14:textId="0F18B7E5" w:rsidR="00FB7149" w:rsidRPr="005042CD" w:rsidRDefault="00FB7149" w:rsidP="00FB7149">
      <w:pPr>
        <w:pStyle w:val="Text"/>
      </w:pPr>
      <w:r w:rsidRPr="005042CD">
        <w:t>The distributed ledger industry is in its early stages of development</w:t>
      </w:r>
      <w:r w:rsidR="00C2793C">
        <w:t>.</w:t>
      </w:r>
      <w:r w:rsidRPr="005042CD">
        <w:t xml:space="preserve"> </w:t>
      </w:r>
      <w:r w:rsidR="00C2793C">
        <w:t>T</w:t>
      </w:r>
      <w:r w:rsidRPr="005042CD">
        <w:t>here are different kinds of limitations</w:t>
      </w:r>
      <w:r w:rsidR="00C2793C">
        <w:t xml:space="preserve"> already identified for blockchain as a solution for these systems.</w:t>
      </w:r>
      <w:r w:rsidRPr="005042CD">
        <w:t xml:space="preserve"> These limitations include those related to technical issues with the underlying </w:t>
      </w:r>
      <w:r w:rsidR="00C2793C">
        <w:t>algorithms and data structures used</w:t>
      </w:r>
      <w:r w:rsidRPr="005042CD">
        <w:t>, ongoing industry thefts and scandals, public perception, government regulation, and mainstream adoption of the technology.</w:t>
      </w:r>
    </w:p>
    <w:p w14:paraId="7918C49F" w14:textId="207D54A6"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these ledgers and which, they claim, can respond to some of blockchains potential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463C123B" w14:textId="4A03A406" w:rsidR="008A3C23" w:rsidRPr="005042CD" w:rsidRDefault="002B717F" w:rsidP="001F4C5C">
      <w:pPr>
        <w:pStyle w:val="Heading1"/>
      </w:pPr>
      <w:r>
        <w:t>Research Problem</w:t>
      </w:r>
    </w:p>
    <w:p w14:paraId="44F4632C" w14:textId="410CA30F" w:rsidR="00BC5A83" w:rsidRDefault="004E49BE" w:rsidP="00BC5A83">
      <w:pPr>
        <w:ind w:firstLine="202"/>
        <w:jc w:val="both"/>
        <w:rPr>
          <w:lang w:eastAsia="ja-JP"/>
        </w:rPr>
      </w:pPr>
      <w:r w:rsidRPr="005042CD">
        <w:rPr>
          <w:lang w:eastAsia="ja-JP"/>
        </w:rPr>
        <w:t>With the recent increase in the popularity of b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1CD84CB2" w14:textId="77777777" w:rsidR="00BC5A83" w:rsidRPr="005042CD" w:rsidRDefault="00BC5A83" w:rsidP="00BC5A83">
      <w:pPr>
        <w:ind w:firstLine="202"/>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4B270281"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7F4E0B85" w:rsidR="00A04B6C" w:rsidRPr="005042CD" w:rsidRDefault="00A04B6C" w:rsidP="00A04B6C">
      <w:pPr>
        <w:ind w:left="709" w:hanging="1"/>
        <w:jc w:val="both"/>
        <w:rPr>
          <w:lang w:eastAsia="ja-JP"/>
        </w:rPr>
      </w:pPr>
      <w:r w:rsidRPr="005042CD">
        <w:rPr>
          <w:lang w:eastAsia="ja-JP"/>
        </w:rPr>
        <w:t xml:space="preserve">“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w:t>
      </w:r>
      <w:r w:rsidRPr="005042CD">
        <w:rPr>
          <w:lang w:eastAsia="ja-JP"/>
        </w:rPr>
        <w:lastRenderedPageBreak/>
        <w:t>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Pr="005042CD">
        <w:rPr>
          <w:lang w:eastAsia="ja-JP"/>
        </w:rPr>
        <w:fldChar w:fldCharType="separate"/>
      </w:r>
      <w:r w:rsidRPr="005042CD">
        <w:rPr>
          <w:noProof/>
          <w:lang w:eastAsia="ja-JP"/>
        </w:rPr>
        <w:t>[2,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125A83F3"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Any solution targeting the blockchain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1" w:name="_Toc3892294"/>
      <w:r w:rsidRPr="005042CD">
        <w:rPr>
          <w:lang w:eastAsia="ja-JP"/>
        </w:rPr>
        <w:t>Immutability</w:t>
      </w:r>
      <w:bookmarkEnd w:id="1"/>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2" w:name="_Toc3892295"/>
      <w:r w:rsidRPr="005042CD">
        <w:rPr>
          <w:lang w:eastAsia="ja-JP"/>
        </w:rPr>
        <w:t>Non-repudiation</w:t>
      </w:r>
      <w:bookmarkEnd w:id="2"/>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3" w:name="_Toc3892296"/>
      <w:r w:rsidRPr="005042CD">
        <w:rPr>
          <w:lang w:eastAsia="ja-JP"/>
        </w:rPr>
        <w:t>Integrity</w:t>
      </w:r>
      <w:bookmarkEnd w:id="3"/>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4" w:name="_Toc3892297"/>
      <w:r w:rsidRPr="005042CD">
        <w:rPr>
          <w:lang w:eastAsia="ja-JP"/>
        </w:rPr>
        <w:t>Transparency</w:t>
      </w:r>
      <w:bookmarkEnd w:id="4"/>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5" w:name="_Toc3892298"/>
      <w:r w:rsidRPr="005042CD">
        <w:rPr>
          <w:lang w:eastAsia="ja-JP"/>
        </w:rPr>
        <w:t>Equal Rights</w:t>
      </w:r>
      <w:bookmarkEnd w:id="5"/>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249E0D97" w14:textId="5AF45E39" w:rsidR="00C912B0" w:rsidRDefault="00C912B0" w:rsidP="00BC5A83">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BCF934F" w14:textId="77777777" w:rsidR="00BC5A83" w:rsidRPr="005042CD" w:rsidRDefault="00BC5A83" w:rsidP="00BC5A83">
      <w:pPr>
        <w:ind w:firstLine="202"/>
        <w:jc w:val="both"/>
        <w:rPr>
          <w:lang w:eastAsia="ja-JP"/>
        </w:rPr>
      </w:pPr>
    </w:p>
    <w:p w14:paraId="48F95F96" w14:textId="77777777" w:rsidR="00C912B0" w:rsidRPr="005042CD" w:rsidRDefault="00C912B0" w:rsidP="00C912B0">
      <w:pPr>
        <w:pStyle w:val="Heading2"/>
        <w:rPr>
          <w:lang w:eastAsia="ja-JP"/>
        </w:rPr>
      </w:pPr>
      <w:bookmarkStart w:id="6" w:name="_Toc3892299"/>
      <w:r w:rsidRPr="005042CD">
        <w:rPr>
          <w:lang w:eastAsia="ja-JP"/>
        </w:rPr>
        <w:t>Technical Challenges</w:t>
      </w:r>
      <w:bookmarkEnd w:id="6"/>
    </w:p>
    <w:p w14:paraId="21D4D2D6" w14:textId="77777777" w:rsidR="00C912B0" w:rsidRPr="005042CD" w:rsidRDefault="00C912B0" w:rsidP="00C912B0">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w:t>
      </w:r>
      <w:r w:rsidRPr="005042CD">
        <w:rPr>
          <w:lang w:eastAsia="ja-JP"/>
        </w:rPr>
        <w:t xml:space="preserve">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7CA9314F" w14:textId="3B219A2A" w:rsidR="00C912B0" w:rsidRPr="005042CD" w:rsidRDefault="00954347" w:rsidP="00C912B0">
      <w:pPr>
        <w:ind w:firstLine="202"/>
        <w:jc w:val="both"/>
        <w:rPr>
          <w:lang w:eastAsia="ja-JP"/>
        </w:rPr>
      </w:pPr>
      <w:r>
        <w:rPr>
          <w:lang w:eastAsia="ja-JP"/>
        </w:rPr>
        <w:t xml:space="preserve">Melanie </w:t>
      </w:r>
      <w:r w:rsidR="00C912B0" w:rsidRPr="005042CD">
        <w:rPr>
          <w:lang w:eastAsia="ja-JP"/>
        </w:rPr>
        <w:t>Swan</w:t>
      </w:r>
      <w:r>
        <w:rPr>
          <w:lang w:eastAsia="ja-JP"/>
        </w:rPr>
        <w:t xml:space="preserve">, </w:t>
      </w:r>
      <w:r w:rsidR="0025416C">
        <w:rPr>
          <w:lang w:eastAsia="ja-JP"/>
        </w:rPr>
        <w:t xml:space="preserve">Founder of the Institute for Blockchain Studies and </w:t>
      </w:r>
      <w:r>
        <w:rPr>
          <w:lang w:eastAsia="ja-JP"/>
        </w:rPr>
        <w:t xml:space="preserve">author of the foremost reference regarding blockchain: </w:t>
      </w:r>
      <w:r w:rsidRPr="00954347">
        <w:rPr>
          <w:i/>
          <w:lang w:eastAsia="ja-JP"/>
        </w:rPr>
        <w:t xml:space="preserve">Blockchain: </w:t>
      </w:r>
      <w:r>
        <w:rPr>
          <w:i/>
          <w:lang w:eastAsia="ja-JP"/>
        </w:rPr>
        <w:t>B</w:t>
      </w:r>
      <w:r w:rsidRPr="00954347">
        <w:rPr>
          <w:i/>
          <w:lang w:eastAsia="ja-JP"/>
        </w:rPr>
        <w:t xml:space="preserve">lueprint for a </w:t>
      </w:r>
      <w:r>
        <w:rPr>
          <w:i/>
          <w:lang w:eastAsia="ja-JP"/>
        </w:rPr>
        <w:t>N</w:t>
      </w:r>
      <w:r w:rsidRPr="00954347">
        <w:rPr>
          <w:i/>
          <w:lang w:eastAsia="ja-JP"/>
        </w:rPr>
        <w:t xml:space="preserve">ew </w:t>
      </w:r>
      <w:r>
        <w:rPr>
          <w:i/>
          <w:lang w:eastAsia="ja-JP"/>
        </w:rPr>
        <w:t>E</w:t>
      </w:r>
      <w:r w:rsidRPr="00954347">
        <w:rPr>
          <w:i/>
          <w:lang w:eastAsia="ja-JP"/>
        </w:rPr>
        <w:t>conomy</w:t>
      </w:r>
      <w:r>
        <w:rPr>
          <w:lang w:eastAsia="ja-JP"/>
        </w:rPr>
        <w:t xml:space="preserve"> </w:t>
      </w:r>
      <w:r w:rsidR="00C912B0" w:rsidRPr="005042CD">
        <w:rPr>
          <w:lang w:eastAsia="ja-JP"/>
        </w:rPr>
        <w:t xml:space="preserve"> </w:t>
      </w:r>
      <w:r w:rsidR="00C912B0" w:rsidRPr="005042CD">
        <w:rPr>
          <w:lang w:eastAsia="ja-JP"/>
        </w:rPr>
        <w:fldChar w:fldCharType="begin" w:fldLock="1"/>
      </w:r>
      <w:r w:rsidR="00C912B0"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00C912B0" w:rsidRPr="005042CD">
        <w:rPr>
          <w:lang w:eastAsia="ja-JP"/>
        </w:rPr>
        <w:fldChar w:fldCharType="separate"/>
      </w:r>
      <w:r w:rsidR="00C912B0" w:rsidRPr="005042CD">
        <w:rPr>
          <w:noProof/>
          <w:lang w:eastAsia="ja-JP"/>
        </w:rPr>
        <w:t>[6]</w:t>
      </w:r>
      <w:r w:rsidR="00C912B0" w:rsidRPr="005042CD">
        <w:rPr>
          <w:lang w:eastAsia="ja-JP"/>
        </w:rPr>
        <w:fldChar w:fldCharType="end"/>
      </w:r>
      <w:r w:rsidR="00C912B0" w:rsidRPr="005042CD">
        <w:rPr>
          <w:lang w:eastAsia="ja-JP"/>
        </w:rPr>
        <w:t xml:space="preserve"> identifies a number of technical challenges related to the blockchain. These are explained below.</w:t>
      </w:r>
    </w:p>
    <w:p w14:paraId="5F5F6922" w14:textId="77777777" w:rsidR="00C912B0" w:rsidRPr="005042CD" w:rsidRDefault="00C912B0" w:rsidP="00C912B0">
      <w:pPr>
        <w:ind w:firstLine="202"/>
        <w:jc w:val="both"/>
        <w:rPr>
          <w:lang w:eastAsia="ja-JP"/>
        </w:rPr>
      </w:pPr>
    </w:p>
    <w:p w14:paraId="4EC86B8D" w14:textId="77777777" w:rsidR="00C912B0" w:rsidRPr="005042CD" w:rsidRDefault="00C912B0" w:rsidP="00C912B0">
      <w:pPr>
        <w:pStyle w:val="Heading3"/>
      </w:pPr>
      <w:bookmarkStart w:id="7" w:name="_Toc3892300"/>
      <w:r w:rsidRPr="005042CD">
        <w:t>Throughput</w:t>
      </w:r>
      <w:bookmarkEnd w:id="7"/>
    </w:p>
    <w:p w14:paraId="23CBCE27" w14:textId="77777777" w:rsidR="00041819" w:rsidRDefault="003F5226" w:rsidP="00797599">
      <w:pPr>
        <w:ind w:firstLine="202"/>
        <w:jc w:val="both"/>
        <w:rPr>
          <w:lang w:eastAsia="ja-JP"/>
        </w:rPr>
      </w:pPr>
      <w:r>
        <w:rPr>
          <w:lang w:eastAsia="ja-JP"/>
        </w:rPr>
        <w:t xml:space="preserve">Throughput is the amount of transactions that can be processed per second and it </w:t>
      </w:r>
      <w:r w:rsidR="00C912B0" w:rsidRPr="005042CD">
        <w:rPr>
          <w:lang w:eastAsia="ja-JP"/>
        </w:rPr>
        <w:t xml:space="preserve">is an issue for the Bitcoin network. </w:t>
      </w:r>
      <w:r w:rsidR="0024487F">
        <w:rPr>
          <w:lang w:eastAsia="ja-JP"/>
        </w:rPr>
        <w:t xml:space="preserve">The on-chain transaction processing capacity of the bitcoin network is limited by the average block-creation time of 10 minutes and the block-size </w:t>
      </w:r>
      <w:r w:rsidR="00041819">
        <w:rPr>
          <w:lang w:eastAsia="ja-JP"/>
        </w:rPr>
        <w:t xml:space="preserve">limit of 1 MB. These jointly constrain the network’s throughput. </w:t>
      </w:r>
      <w:r w:rsidR="00C912B0" w:rsidRPr="005042CD">
        <w:rPr>
          <w:lang w:eastAsia="ja-JP"/>
        </w:rPr>
        <w:t xml:space="preserve">This network is processing only one transaction per second (tps) and has a theoretical maximum of 7 tps. </w:t>
      </w:r>
    </w:p>
    <w:p w14:paraId="79D2ED17" w14:textId="3EE64AAE" w:rsidR="00C912B0" w:rsidRDefault="00C912B0" w:rsidP="00797599">
      <w:pPr>
        <w:ind w:firstLine="202"/>
        <w:jc w:val="both"/>
        <w:rPr>
          <w:lang w:eastAsia="ja-JP"/>
        </w:rPr>
      </w:pPr>
      <w:r w:rsidRPr="005042CD">
        <w:rPr>
          <w:lang w:eastAsia="ja-JP"/>
        </w:rPr>
        <w:t>Other transaction processing networks have much higher throughputs such as Visa, which supports 2,000 tps, Twitter, which supports 5,000 tps, and advertising networks, which support more than 100,000 tps.</w:t>
      </w:r>
      <w:r w:rsidR="00797599">
        <w:rPr>
          <w:lang w:eastAsia="ja-JP"/>
        </w:rPr>
        <w:t xml:space="preserve"> Blockchain’s low throughput is a major concern for enterprises that depend on high-performance legacy transaction processing systems. </w:t>
      </w:r>
      <w:r w:rsidR="00EA7511">
        <w:rPr>
          <w:lang w:eastAsia="ja-JP"/>
        </w:rPr>
        <w:t xml:space="preserve">To be ready for pervasive use, distributed ledgers would </w:t>
      </w:r>
      <w:r w:rsidR="00EC5ABC">
        <w:rPr>
          <w:lang w:eastAsia="ja-JP"/>
        </w:rPr>
        <w:t>need</w:t>
      </w:r>
      <w:r w:rsidR="00EA7511">
        <w:rPr>
          <w:lang w:eastAsia="ja-JP"/>
        </w:rPr>
        <w:t xml:space="preserve"> to be able to process more transactions per second.</w:t>
      </w:r>
      <w:r w:rsidR="00F55952">
        <w:rPr>
          <w:lang w:eastAsia="ja-JP"/>
        </w:rPr>
        <w:t xml:space="preserve"> </w:t>
      </w:r>
    </w:p>
    <w:p w14:paraId="47911AD4" w14:textId="77777777" w:rsidR="00C912B0" w:rsidRPr="005042CD" w:rsidRDefault="00C912B0" w:rsidP="00C912B0">
      <w:pPr>
        <w:rPr>
          <w:lang w:eastAsia="ja-JP"/>
        </w:rPr>
      </w:pPr>
    </w:p>
    <w:p w14:paraId="2BDE88A3" w14:textId="77777777" w:rsidR="00C912B0" w:rsidRPr="005042CD" w:rsidRDefault="00C912B0" w:rsidP="00C912B0">
      <w:pPr>
        <w:pStyle w:val="Heading3"/>
      </w:pPr>
      <w:bookmarkStart w:id="8" w:name="_Toc3892301"/>
      <w:r w:rsidRPr="005042CD">
        <w:t>Latency</w:t>
      </w:r>
      <w:bookmarkEnd w:id="8"/>
    </w:p>
    <w:p w14:paraId="66FACD4C" w14:textId="52CB970F" w:rsidR="000D0CFC" w:rsidRDefault="003F5226" w:rsidP="00BC5A83">
      <w:pPr>
        <w:ind w:firstLine="202"/>
        <w:jc w:val="both"/>
        <w:rPr>
          <w:lang w:eastAsia="ja-JP"/>
        </w:rPr>
      </w:pPr>
      <w:r>
        <w:rPr>
          <w:lang w:eastAsia="ja-JP"/>
        </w:rPr>
        <w:t xml:space="preserve">Latency is the time it takes from the creation of a transaction until the initial confirmation of it being accepted by the network. </w:t>
      </w:r>
      <w:r w:rsidR="00C912B0" w:rsidRPr="005042CD">
        <w:rPr>
          <w:lang w:eastAsia="ja-JP"/>
        </w:rPr>
        <w:t>Latency is an issue for the Bitcoin network.</w:t>
      </w:r>
      <w:r>
        <w:rPr>
          <w:lang w:eastAsia="ja-JP"/>
        </w:rPr>
        <w:t xml:space="preserve"> </w:t>
      </w:r>
      <w:r w:rsidR="00C912B0" w:rsidRPr="005042CD">
        <w:rPr>
          <w:lang w:eastAsia="ja-JP"/>
        </w:rPr>
        <w:t xml:space="preserve"> Each Bitcoin transaction block takes 10 minutes to process, meaning it takes at least 10 minutes for a transaction to be confirmed</w:t>
      </w:r>
      <w:r w:rsidR="0001523E">
        <w:rPr>
          <w:lang w:eastAsia="ja-JP"/>
        </w:rPr>
        <w:t xml:space="preserve"> as accepted</w:t>
      </w:r>
      <w:r w:rsidR="00C912B0" w:rsidRPr="005042CD">
        <w:rPr>
          <w:lang w:eastAsia="ja-JP"/>
        </w:rPr>
        <w:t>. As a comparison metric, VISA takes seconds at most to process a transaction.</w:t>
      </w:r>
      <w:r w:rsidR="0001523E">
        <w:rPr>
          <w:lang w:eastAsia="ja-JP"/>
        </w:rPr>
        <w:t xml:space="preserve"> L</w:t>
      </w:r>
      <w:r w:rsidR="00EA7511">
        <w:rPr>
          <w:lang w:eastAsia="ja-JP"/>
        </w:rPr>
        <w:t>atency is an issue that needs to be solved if this technology is to compete with payment methods currently in use.</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40F95E80" w:rsidR="000D0CFC" w:rsidRPr="000D0CFC" w:rsidRDefault="000D0CFC" w:rsidP="00C0761D">
      <w:pPr>
        <w:ind w:firstLine="202"/>
        <w:jc w:val="both"/>
        <w:rPr>
          <w:lang w:eastAsia="ja-JP"/>
        </w:rPr>
      </w:pPr>
      <w:r>
        <w:rPr>
          <w:lang w:eastAsia="ja-JP"/>
        </w:rPr>
        <w:t>Taking into account the fundamental properties of</w:t>
      </w:r>
      <w:r w:rsidR="00C0761D">
        <w:rPr>
          <w:lang w:eastAsia="ja-JP"/>
        </w:rPr>
        <w:t xml:space="preserve"> </w:t>
      </w:r>
      <w:r>
        <w:rPr>
          <w:lang w:eastAsia="ja-JP"/>
        </w:rPr>
        <w:t xml:space="preserve">blockchain technology and </w:t>
      </w:r>
      <w:r w:rsidR="00C0761D">
        <w:rPr>
          <w:lang w:eastAsia="ja-JP"/>
        </w:rPr>
        <w:t>two of its</w:t>
      </w:r>
      <w:r>
        <w:rPr>
          <w:lang w:eastAsia="ja-JP"/>
        </w:rPr>
        <w:t xml:space="preserve"> technical challenges</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4FBC875B" w:rsidR="00233057" w:rsidRPr="005042CD" w:rsidRDefault="00233057" w:rsidP="00233057">
      <w:pPr>
        <w:ind w:firstLine="202"/>
        <w:jc w:val="both"/>
        <w:rPr>
          <w:lang w:eastAsia="ja-JP"/>
        </w:rPr>
      </w:pPr>
      <w:r w:rsidRPr="005042CD">
        <w:rPr>
          <w:lang w:eastAsia="ja-JP"/>
        </w:rPr>
        <w:t xml:space="preserve">Taking into account </w:t>
      </w:r>
      <w:r w:rsidR="00C0761D">
        <w:rPr>
          <w:lang w:eastAsia="ja-JP"/>
        </w:rPr>
        <w:t>the</w:t>
      </w:r>
      <w:r w:rsidRPr="005042CD">
        <w:rPr>
          <w:lang w:eastAsia="ja-JP"/>
        </w:rPr>
        <w:t xml:space="preserve"> technical challenges, different data structures have been proposed to replace</w:t>
      </w:r>
      <w:r w:rsidR="00C0761D">
        <w:rPr>
          <w:lang w:eastAsia="ja-JP"/>
        </w:rPr>
        <w:t xml:space="preserve"> the</w:t>
      </w:r>
      <w:r w:rsidRPr="005042CD">
        <w:rPr>
          <w:lang w:eastAsia="ja-JP"/>
        </w:rPr>
        <w:t xml:space="preserve"> blockchain as the data structure used to implement distributed ledgers. 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1) they guarantee the fundamental properties of blockchains, and (2) they respond to</w:t>
      </w:r>
      <w:r w:rsidR="00A8287C">
        <w:rPr>
          <w:lang w:eastAsia="ja-JP"/>
        </w:rPr>
        <w:t xml:space="preserve"> some of</w:t>
      </w:r>
      <w:r w:rsidRPr="005042CD">
        <w:rPr>
          <w:lang w:eastAsia="ja-JP"/>
        </w:rPr>
        <w:t xml:space="preserve"> the technical challenges that have been identified for this technology.</w:t>
      </w:r>
    </w:p>
    <w:p w14:paraId="683C9E78" w14:textId="77777777" w:rsidR="00233057" w:rsidRPr="005042CD" w:rsidRDefault="00233057" w:rsidP="00233057">
      <w:pPr>
        <w:ind w:firstLine="202"/>
        <w:jc w:val="both"/>
        <w:rPr>
          <w:lang w:eastAsia="ja-JP"/>
        </w:rPr>
      </w:pPr>
      <w:r w:rsidRPr="005042CD">
        <w:rPr>
          <w:lang w:eastAsia="ja-JP"/>
        </w:rPr>
        <w:lastRenderedPageBreak/>
        <w:t>In particular, to address this problem we will follow these four steps:</w:t>
      </w:r>
    </w:p>
    <w:p w14:paraId="789854C1" w14:textId="39053C8A" w:rsidR="00233057" w:rsidRPr="005042CD" w:rsidRDefault="00233057" w:rsidP="009777AA">
      <w:pPr>
        <w:numPr>
          <w:ilvl w:val="0"/>
          <w:numId w:val="4"/>
        </w:numPr>
        <w:jc w:val="both"/>
        <w:rPr>
          <w:lang w:eastAsia="ja-JP"/>
        </w:rPr>
      </w:pPr>
      <w:r w:rsidRPr="005042CD">
        <w:rPr>
          <w:lang w:eastAsia="ja-JP"/>
        </w:rPr>
        <w:t xml:space="preserve">Implement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06F8774A" w14:textId="77777777" w:rsidR="00233057" w:rsidRPr="005042CD" w:rsidRDefault="00233057" w:rsidP="009777AA">
      <w:pPr>
        <w:numPr>
          <w:ilvl w:val="0"/>
          <w:numId w:val="4"/>
        </w:numPr>
        <w:jc w:val="both"/>
        <w:rPr>
          <w:lang w:eastAsia="ja-JP"/>
        </w:rPr>
      </w:pPr>
      <w:r w:rsidRPr="005042CD">
        <w:rPr>
          <w:lang w:eastAsia="ja-JP"/>
        </w:rPr>
        <w:t>Qualitatively evaluate and compare the data structures in terms of the five fundamental properties of blockchains.</w:t>
      </w:r>
    </w:p>
    <w:p w14:paraId="0504F913" w14:textId="1F4078F5" w:rsidR="00233057" w:rsidRPr="005042CD" w:rsidRDefault="00233057" w:rsidP="009777AA">
      <w:pPr>
        <w:numPr>
          <w:ilvl w:val="0"/>
          <w:numId w:val="4"/>
        </w:numPr>
        <w:jc w:val="both"/>
        <w:rPr>
          <w:lang w:eastAsia="ja-JP"/>
        </w:rPr>
      </w:pPr>
      <w:r w:rsidRPr="005042CD">
        <w:rPr>
          <w:lang w:eastAsia="ja-JP"/>
        </w:rPr>
        <w:t xml:space="preserve">Quantitatively evaluate and compare the data structures in terms of the </w:t>
      </w:r>
      <w:r w:rsidR="00A13A5C">
        <w:rPr>
          <w:lang w:eastAsia="ja-JP"/>
        </w:rPr>
        <w:t>two</w:t>
      </w:r>
      <w:r w:rsidRPr="005042CD">
        <w:rPr>
          <w:lang w:eastAsia="ja-JP"/>
        </w:rPr>
        <w:t xml:space="preserve"> technical challenges.</w:t>
      </w:r>
    </w:p>
    <w:p w14:paraId="3117BA9F" w14:textId="0D963939" w:rsidR="00233057" w:rsidRPr="005042CD" w:rsidRDefault="00233057" w:rsidP="009777AA">
      <w:pPr>
        <w:numPr>
          <w:ilvl w:val="0"/>
          <w:numId w:val="4"/>
        </w:numPr>
        <w:jc w:val="both"/>
        <w:rPr>
          <w:lang w:eastAsia="ja-JP"/>
        </w:rPr>
      </w:pPr>
      <w:r w:rsidRPr="005042CD">
        <w:rPr>
          <w:lang w:eastAsia="ja-JP"/>
        </w:rPr>
        <w:t xml:space="preserve">Classify the different data structures according to their impact </w:t>
      </w:r>
      <w:r w:rsidR="00056EC2" w:rsidRPr="005042CD">
        <w:rPr>
          <w:lang w:eastAsia="ja-JP"/>
        </w:rPr>
        <w:t>on</w:t>
      </w:r>
      <w:r w:rsidRPr="005042CD">
        <w:rPr>
          <w:lang w:eastAsia="ja-JP"/>
        </w:rPr>
        <w:t xml:space="preserve"> the </w:t>
      </w:r>
      <w:r w:rsidR="00A13A5C">
        <w:rPr>
          <w:lang w:eastAsia="ja-JP"/>
        </w:rPr>
        <w:t>two</w:t>
      </w:r>
      <w:r w:rsidRPr="005042CD">
        <w:rPr>
          <w:lang w:eastAsia="ja-JP"/>
        </w:rPr>
        <w:t xml:space="preserve"> technical challenges identified for this technology.</w:t>
      </w:r>
    </w:p>
    <w:p w14:paraId="3E1DB3DE" w14:textId="2818A096" w:rsidR="00233057" w:rsidRDefault="002B717F" w:rsidP="00233057">
      <w:pPr>
        <w:pStyle w:val="Heading1"/>
        <w:rPr>
          <w:lang w:eastAsia="ja-JP"/>
        </w:rPr>
      </w:pPr>
      <w:r>
        <w:rPr>
          <w:lang w:eastAsia="ja-JP"/>
        </w:rPr>
        <w:t>State of the Art</w:t>
      </w:r>
    </w:p>
    <w:p w14:paraId="53D5668B" w14:textId="02BB502B" w:rsidR="00F8746C" w:rsidRPr="00F8746C" w:rsidRDefault="00F8746C" w:rsidP="00F8746C">
      <w:pPr>
        <w:ind w:firstLine="202"/>
        <w:jc w:val="both"/>
        <w:rPr>
          <w:lang w:eastAsia="ja-JP"/>
        </w:rPr>
      </w:pPr>
      <w:r w:rsidRPr="00F8746C">
        <w:rPr>
          <w:lang w:eastAsia="ja-JP"/>
        </w:rPr>
        <w:t>Before we present our evaluation study, we describe the current state of the art in 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0260219A"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0845FBFC" w:rsidR="009B0818" w:rsidRPr="005042CD" w:rsidRDefault="00995D9A" w:rsidP="009B0818">
      <w:pPr>
        <w:ind w:firstLine="202"/>
        <w:jc w:val="both"/>
        <w:rPr>
          <w:lang w:eastAsia="ja-JP"/>
        </w:rPr>
      </w:pPr>
      <w:r>
        <w:rPr>
          <w:lang w:eastAsia="ja-JP"/>
        </w:rPr>
        <w:t>N</w:t>
      </w:r>
      <w:r w:rsidR="009B0818" w:rsidRPr="005042CD">
        <w:rPr>
          <w:lang w:eastAsia="ja-JP"/>
        </w:rPr>
        <w:t xml:space="preserve">ote that the interest in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9B0818"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9B0818" w:rsidRPr="005042CD">
        <w:rPr>
          <w:lang w:eastAsia="ja-JP"/>
        </w:rPr>
        <w:fldChar w:fldCharType="separate"/>
      </w:r>
      <w:r w:rsidR="009B0818" w:rsidRPr="005042CD">
        <w:rPr>
          <w:noProof/>
          <w:lang w:eastAsia="ja-JP"/>
        </w:rPr>
        <w:t>[9]</w:t>
      </w:r>
      <w:r w:rsidR="009B0818" w:rsidRPr="005042CD">
        <w:rPr>
          <w:lang w:eastAsia="ja-JP"/>
        </w:rPr>
        <w:fldChar w:fldCharType="end"/>
      </w:r>
      <w:r w:rsidR="009B0818" w:rsidRPr="005042CD">
        <w:rPr>
          <w:lang w:eastAsia="ja-JP"/>
        </w:rPr>
        <w:t xml:space="preserve"> did a systematic review to describe the state of research on blockchain technology and  found that the cumulative number of papers written about blockchain from a computer science perspective increased exponentially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9B0818" w:rsidRPr="00EE46A1">
        <w:rPr>
          <w:lang w:eastAsia="ja-JP"/>
        </w:rPr>
      </w:r>
      <w:r w:rsidR="00EE46A1">
        <w:rPr>
          <w:lang w:eastAsia="ja-JP"/>
        </w:rPr>
        <w:instrText xml:space="preserve"> \* MERGEFORMAT </w:instrText>
      </w:r>
      <w:r w:rsidR="009B0818" w:rsidRPr="00EE46A1">
        <w:rPr>
          <w:lang w:eastAsia="ja-JP"/>
        </w:rPr>
        <w:fldChar w:fldCharType="separate"/>
      </w:r>
      <w:r w:rsidR="00EE46A1" w:rsidRPr="00EE46A1">
        <w:rPr>
          <w:lang w:eastAsia="ja-JP"/>
        </w:rPr>
        <w:t xml:space="preserve">Figure </w:t>
      </w:r>
      <w:r w:rsidR="00EE46A1" w:rsidRPr="00EE46A1">
        <w:rPr>
          <w:noProof/>
          <w:lang w:eastAsia="ja-JP"/>
        </w:rPr>
        <w:t>1</w:t>
      </w:r>
      <w:r w:rsidR="009B0818" w:rsidRPr="00EE46A1">
        <w:rPr>
          <w:lang w:eastAsia="ja-JP"/>
        </w:rPr>
        <w:fldChar w:fldCharType="end"/>
      </w:r>
      <w:r w:rsidR="009B0818" w:rsidRPr="00EE46A1">
        <w:rPr>
          <w:lang w:eastAsia="ja-JP"/>
        </w:rPr>
        <w:t xml:space="preserve">. This group of </w:t>
      </w:r>
      <w:r w:rsidR="009B0818" w:rsidRPr="005042CD">
        <w:rPr>
          <w:lang w:eastAsia="ja-JP"/>
        </w:rPr>
        <w:t xml:space="preserve">authors </w:t>
      </w:r>
      <w:r w:rsidR="007B522F">
        <w:rPr>
          <w:lang w:eastAsia="ja-JP"/>
        </w:rPr>
        <w:t>provi</w:t>
      </w:r>
      <w:r w:rsidR="00C3642C">
        <w:rPr>
          <w:lang w:eastAsia="ja-JP"/>
        </w:rPr>
        <w:t>de</w:t>
      </w:r>
      <w:r w:rsidR="007B522F">
        <w:rPr>
          <w:lang w:eastAsia="ja-JP"/>
        </w:rPr>
        <w:t>s</w:t>
      </w:r>
      <w:r w:rsidR="009B0818" w:rsidRPr="005042CD">
        <w:rPr>
          <w:lang w:eastAsia="ja-JP"/>
        </w:rPr>
        <w:t xml:space="preserve"> some recommendations on future research directions of blockchain technology. One of their recommendations wa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120257DA" w:rsidR="00C912B0" w:rsidRPr="005042CD"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3"/>
      <w:bookmarkEnd w:id="14"/>
    </w:p>
    <w:p w14:paraId="4C77CC3B" w14:textId="77777777" w:rsidR="009B0818" w:rsidRPr="005042CD" w:rsidRDefault="009B0818" w:rsidP="009B0818">
      <w:pPr>
        <w:ind w:firstLine="202"/>
        <w:jc w:val="both"/>
        <w:rPr>
          <w:lang w:eastAsia="ja-JP"/>
        </w:rPr>
      </w:pPr>
    </w:p>
    <w:p w14:paraId="1D592BCD" w14:textId="77777777" w:rsidR="009B0818" w:rsidRPr="005042CD" w:rsidRDefault="009B0818" w:rsidP="009B0818">
      <w:pPr>
        <w:pStyle w:val="Heading3"/>
      </w:pPr>
      <w:bookmarkStart w:id="15" w:name="_Toc3892307"/>
      <w:r w:rsidRPr="005042CD">
        <w:t>Screening of Papers for Inclusion and Exclusion</w:t>
      </w:r>
      <w:bookmarkEnd w:id="15"/>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6" w:name="_Toc3892308"/>
      <w:r w:rsidRPr="005042CD">
        <w:rPr>
          <w:lang w:eastAsia="ja-JP"/>
        </w:rPr>
        <w:t>Search and Selection Results</w:t>
      </w:r>
      <w:bookmarkEnd w:id="16"/>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2DA28164"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Pr="005042CD">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0]","plainTextFormattedCitation":"[10]","previouslyFormattedCitation":"[10]"},"properties":{"noteIndex":0},"schema":"https://github.com/citation-style-language/schema/raw/master/csl-citation.json"}</w:instrText>
      </w:r>
      <w:r w:rsidRPr="005042CD">
        <w:rPr>
          <w:lang w:eastAsia="ja-JP"/>
        </w:rPr>
        <w:fldChar w:fldCharType="separate"/>
      </w:r>
      <w:r w:rsidRPr="005042CD">
        <w:rPr>
          <w:noProof/>
          <w:lang w:eastAsia="ja-JP"/>
        </w:rPr>
        <w:t>[10]</w:t>
      </w:r>
      <w:r w:rsidRPr="005042CD">
        <w:rPr>
          <w:lang w:eastAsia="ja-JP"/>
        </w:rPr>
        <w:fldChar w:fldCharType="end"/>
      </w:r>
      <w:r w:rsidRPr="005042CD">
        <w:rPr>
          <w:lang w:eastAsia="ja-JP"/>
        </w:rPr>
        <w:t xml:space="preserve"> and cloud </w:t>
      </w:r>
      <w:r w:rsidRPr="005042CD">
        <w:rPr>
          <w:lang w:eastAsia="ja-JP"/>
        </w:rPr>
        <w:fldChar w:fldCharType="begin" w:fldLock="1"/>
      </w:r>
      <w:r w:rsidRPr="005042CD">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Pr="005042CD">
        <w:rPr>
          <w:noProof/>
          <w:lang w:eastAsia="ja-JP"/>
        </w:rPr>
        <w:t>[11]</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lastRenderedPageBreak/>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7" w:name="_Toc3892309"/>
      <w:r w:rsidRPr="005042CD">
        <w:rPr>
          <w:lang w:eastAsia="ja-JP"/>
        </w:rPr>
        <w:t>Evaluation of the blockchain</w:t>
      </w:r>
      <w:bookmarkEnd w:id="17"/>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79C4C15A" w14:textId="66DB2A17"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0C3A958E" w14:textId="31F7491E" w:rsidR="006F7B15" w:rsidRDefault="006F7B15" w:rsidP="006F7B15">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design space, as well as big performance gaps between blockchain and database systems.</w:t>
      </w:r>
    </w:p>
    <w:p w14:paraId="76BCD019" w14:textId="75E069F4"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5B2F3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3]","plainTextFormattedCitation":"[13]","previouslyFormattedCitation":"[13]"},"properties":{"noteIndex":0},"schema":"https://github.com/citation-style-language/schema/raw/master/csl-citation.json"}</w:instrText>
      </w:r>
      <w:r w:rsidR="00962ACC">
        <w:rPr>
          <w:lang w:eastAsia="ja-JP"/>
        </w:rPr>
        <w:fldChar w:fldCharType="separate"/>
      </w:r>
      <w:r w:rsidR="00962ACC" w:rsidRPr="00962ACC">
        <w:rPr>
          <w:noProof/>
          <w:lang w:eastAsia="ja-JP"/>
        </w:rPr>
        <w:t>[13]</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962ACC">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3]","plainTextFormattedCitation":"[13]","previouslyFormattedCitation":"[13]"},"properties":{"noteIndex":0},"schema":"https://github.com/citation-style-language/schema/raw/master/csl-citation.json"}</w:instrText>
      </w:r>
      <w:r w:rsidR="00962ACC">
        <w:rPr>
          <w:lang w:eastAsia="ja-JP"/>
        </w:rPr>
        <w:fldChar w:fldCharType="separate"/>
      </w:r>
      <w:r w:rsidR="00962ACC" w:rsidRPr="00962ACC">
        <w:rPr>
          <w:noProof/>
          <w:lang w:eastAsia="ja-JP"/>
        </w:rPr>
        <w:t>[13]</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18" w:name="_Toc3892310"/>
      <w:r w:rsidRPr="005042CD">
        <w:rPr>
          <w:lang w:eastAsia="ja-JP"/>
        </w:rPr>
        <w:t>Distributed Ledgers and their Underlying Data Structures</w:t>
      </w:r>
      <w:bookmarkEnd w:id="18"/>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159B9D78"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8A5893" w:rsidRPr="005042CD">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244844" w:rsidRPr="005042CD">
        <w:rPr>
          <w:lang w:eastAsia="ja-JP"/>
        </w:rPr>
        <w:fldChar w:fldCharType="separate"/>
      </w:r>
      <w:r w:rsidR="00244844" w:rsidRPr="005042CD">
        <w:rPr>
          <w:noProof/>
          <w:lang w:eastAsia="ja-JP"/>
        </w:rPr>
        <w:t>[1]</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5E7A5A">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4]","plainTextFormattedCitation":"[14]","previouslyFormattedCitation":"[14]"},"properties":{"noteIndex":0},"schema":"https://github.com/citation-style-language/schema/raw/master/csl-citation.json"}</w:instrText>
      </w:r>
      <w:r w:rsidR="005B2F31">
        <w:rPr>
          <w:lang w:eastAsia="ja-JP"/>
        </w:rPr>
        <w:fldChar w:fldCharType="separate"/>
      </w:r>
      <w:r w:rsidR="005B2F31" w:rsidRPr="005B2F31">
        <w:rPr>
          <w:noProof/>
          <w:lang w:eastAsia="ja-JP"/>
        </w:rPr>
        <w:t>[14]</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t>The blockchain</w:t>
      </w:r>
    </w:p>
    <w:p w14:paraId="2759FBDE" w14:textId="431DF881"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7FE0B741"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picture</w:t>
      </w:r>
      <w:r w:rsidR="00CC3381" w:rsidRPr="00EE46A1">
        <w:rPr>
          <w:lang w:eastAsia="ja-JP"/>
        </w:rPr>
        <w:t xml:space="preserve">d in </w:t>
      </w:r>
      <w:r w:rsidR="00CC3381" w:rsidRPr="00EE46A1">
        <w:rPr>
          <w:lang w:eastAsia="ja-JP"/>
        </w:rPr>
        <w:fldChar w:fldCharType="begin"/>
      </w:r>
      <w:r w:rsidR="00CC3381" w:rsidRPr="00EE46A1">
        <w:rPr>
          <w:lang w:eastAsia="ja-JP"/>
        </w:rPr>
        <w:instrText xml:space="preserve"> REF _Ref6396831 \h </w:instrText>
      </w:r>
      <w:r w:rsidR="00CC3381" w:rsidRPr="00EE46A1">
        <w:rPr>
          <w:lang w:eastAsia="ja-JP"/>
        </w:rPr>
      </w:r>
      <w:r w:rsidR="00EE46A1">
        <w:rPr>
          <w:lang w:eastAsia="ja-JP"/>
        </w:rPr>
        <w:instrText xml:space="preserve"> \* MERGEFORMAT </w:instrText>
      </w:r>
      <w:r w:rsidR="00CC3381" w:rsidRPr="00EE46A1">
        <w:rPr>
          <w:lang w:eastAsia="ja-JP"/>
        </w:rPr>
        <w:fldChar w:fldCharType="separate"/>
      </w:r>
      <w:r w:rsidR="00EE46A1" w:rsidRPr="00EE46A1">
        <w:rPr>
          <w:lang w:eastAsia="ja-JP"/>
        </w:rPr>
        <w:t xml:space="preserve">Figure </w:t>
      </w:r>
      <w:r w:rsidR="00EE46A1" w:rsidRPr="00EE46A1">
        <w:rPr>
          <w:noProof/>
          <w:lang w:eastAsia="ja-JP"/>
        </w:rPr>
        <w:t>2</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9"/>
                    <a:srcRect l="6523"/>
                    <a:stretch/>
                  </pic:blipFill>
                  <pic:spPr>
                    <a:xfrm>
                      <a:off x="0" y="0"/>
                      <a:ext cx="3200400" cy="857087"/>
                    </a:xfrm>
                    <a:prstGeom prst="rect">
                      <a:avLst/>
                    </a:prstGeom>
                  </pic:spPr>
                </pic:pic>
              </a:graphicData>
            </a:graphic>
          </wp:inline>
        </w:drawing>
      </w:r>
    </w:p>
    <w:p w14:paraId="3772E775" w14:textId="23883F8A" w:rsidR="001668CD" w:rsidRPr="005042CD" w:rsidRDefault="001668CD" w:rsidP="00124EC2">
      <w:pPr>
        <w:jc w:val="both"/>
        <w:rPr>
          <w:sz w:val="16"/>
          <w:lang w:eastAsia="ja-JP"/>
        </w:rPr>
      </w:pPr>
      <w:bookmarkStart w:id="19" w:name="_Ref6396831"/>
      <w:bookmarkStart w:id="20" w:name="_Toc528165824"/>
      <w:bookmarkStart w:id="21"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2</w:t>
      </w:r>
      <w:r w:rsidRPr="005042CD">
        <w:rPr>
          <w:sz w:val="16"/>
          <w:lang w:eastAsia="ja-JP"/>
        </w:rPr>
        <w:fldChar w:fldCharType="end"/>
      </w:r>
      <w:bookmarkEnd w:id="19"/>
      <w:r w:rsidRPr="005042CD">
        <w:rPr>
          <w:sz w:val="16"/>
          <w:lang w:eastAsia="ja-JP"/>
        </w:rPr>
        <w:t>. The blockchain</w:t>
      </w:r>
      <w:bookmarkEnd w:id="20"/>
      <w:r w:rsidRPr="005042CD">
        <w:rPr>
          <w:sz w:val="16"/>
          <w:lang w:eastAsia="ja-JP"/>
        </w:rPr>
        <w:t xml:space="preserve">. Image taken from </w:t>
      </w:r>
      <w:r w:rsidRPr="005042CD">
        <w:rPr>
          <w:sz w:val="16"/>
          <w:lang w:eastAsia="ja-JP"/>
        </w:rPr>
        <w:fldChar w:fldCharType="begin" w:fldLock="1"/>
      </w:r>
      <w:r w:rsidRPr="005042CD">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sz w:val="16"/>
          <w:lang w:eastAsia="ja-JP"/>
        </w:rPr>
        <w:fldChar w:fldCharType="separate"/>
      </w:r>
      <w:r w:rsidRPr="005042CD">
        <w:rPr>
          <w:noProof/>
          <w:sz w:val="16"/>
          <w:lang w:eastAsia="ja-JP"/>
        </w:rPr>
        <w:t>[2]</w:t>
      </w:r>
      <w:r w:rsidRPr="005042CD">
        <w:rPr>
          <w:sz w:val="16"/>
          <w:lang w:eastAsia="ja-JP"/>
        </w:rPr>
        <w:fldChar w:fldCharType="end"/>
      </w:r>
      <w:r w:rsidRPr="005042CD">
        <w:rPr>
          <w:sz w:val="16"/>
          <w:lang w:eastAsia="ja-JP"/>
        </w:rPr>
        <w:t>.</w:t>
      </w:r>
      <w:bookmarkEnd w:id="21"/>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5C3EFF47" w:rsidR="00857083" w:rsidRDefault="00857083" w:rsidP="00857083">
      <w:pPr>
        <w:pStyle w:val="ListParagraph"/>
        <w:numPr>
          <w:ilvl w:val="0"/>
          <w:numId w:val="17"/>
        </w:numPr>
        <w:jc w:val="both"/>
        <w:rPr>
          <w:lang w:eastAsia="ja-JP"/>
        </w:rPr>
      </w:pPr>
      <w:r>
        <w:rPr>
          <w:lang w:eastAsia="ja-JP"/>
        </w:rPr>
        <w:t>Nodes accept the block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2566B9DC" w14:textId="224B17AA" w:rsidR="001668CD" w:rsidRDefault="004D4606" w:rsidP="004D4606">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707C0244" w14:textId="77777777" w:rsidR="00857083" w:rsidRPr="005042CD" w:rsidRDefault="00857083" w:rsidP="001668CD">
      <w:pPr>
        <w:ind w:firstLine="202"/>
        <w:jc w:val="both"/>
        <w:rPr>
          <w:lang w:eastAsia="ja-JP"/>
        </w:rPr>
      </w:pP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lastRenderedPageBreak/>
        <w:t>The tangle</w:t>
      </w:r>
    </w:p>
    <w:p w14:paraId="6AB357FF" w14:textId="32E1D3C8"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 xml:space="preserve">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The tangle</w:t>
      </w:r>
      <w:r w:rsidR="005E7A5A">
        <w:rPr>
          <w:lang w:eastAsia="ja-JP"/>
        </w:rPr>
        <w:t xml:space="preserve">, pictured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EE46A1" w:rsidRPr="00EE46A1">
        <w:t xml:space="preserve">Figure </w:t>
      </w:r>
      <w:r w:rsidR="00EE46A1" w:rsidRPr="00EE46A1">
        <w:rPr>
          <w:noProof/>
        </w:rPr>
        <w:t>3</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w:t>
      </w:r>
      <w:r w:rsidR="00C574A5">
        <w:rPr>
          <w:lang w:eastAsia="ja-JP"/>
        </w:rPr>
        <w:t xml:space="preserve"> </w:t>
      </w:r>
    </w:p>
    <w:p w14:paraId="534B9E36" w14:textId="0D2B651C"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 two previous transactions. These approvals are represented by directed edges from the new transactions to the other two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127274"/>
                    </a:xfrm>
                    <a:prstGeom prst="rect">
                      <a:avLst/>
                    </a:prstGeom>
                  </pic:spPr>
                </pic:pic>
              </a:graphicData>
            </a:graphic>
          </wp:inline>
        </w:drawing>
      </w:r>
      <w:bookmarkStart w:id="22" w:name="_Toc528165825"/>
      <w:bookmarkStart w:id="23" w:name="_Toc3889806"/>
    </w:p>
    <w:p w14:paraId="4A090CD2" w14:textId="6F0BA27B" w:rsidR="00216266" w:rsidRDefault="005E7A5A" w:rsidP="005E7A5A">
      <w:pPr>
        <w:pStyle w:val="Caption"/>
        <w:jc w:val="both"/>
        <w:rPr>
          <w:i w:val="0"/>
          <w:color w:val="auto"/>
          <w:sz w:val="16"/>
        </w:rPr>
      </w:pPr>
      <w:bookmarkStart w:id="24"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744FB6">
        <w:rPr>
          <w:i w:val="0"/>
          <w:noProof/>
          <w:color w:val="auto"/>
          <w:sz w:val="16"/>
        </w:rPr>
        <w:t>3</w:t>
      </w:r>
      <w:r w:rsidRPr="005E7A5A">
        <w:rPr>
          <w:i w:val="0"/>
          <w:color w:val="auto"/>
          <w:sz w:val="16"/>
        </w:rPr>
        <w:fldChar w:fldCharType="end"/>
      </w:r>
      <w:bookmarkEnd w:id="24"/>
      <w:r w:rsidRPr="005E7A5A">
        <w:rPr>
          <w:i w:val="0"/>
          <w:color w:val="auto"/>
          <w:sz w:val="16"/>
        </w:rPr>
        <w:t>. The tangle. Image</w:t>
      </w:r>
      <w:bookmarkEnd w:id="22"/>
      <w:bookmarkEnd w:id="23"/>
      <w:r>
        <w:rPr>
          <w:i w:val="0"/>
          <w:color w:val="auto"/>
          <w:sz w:val="16"/>
        </w:rPr>
        <w:t xml:space="preserve"> taken from </w:t>
      </w:r>
      <w:r>
        <w:rPr>
          <w:i w:val="0"/>
          <w:color w:val="auto"/>
          <w:sz w:val="16"/>
        </w:rPr>
        <w:fldChar w:fldCharType="begin" w:fldLock="1"/>
      </w:r>
      <w:r w:rsidR="00F43FFF">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5]","plainTextFormattedCitation":"[15]","previouslyFormattedCitation":"[15]"},"properties":{"noteIndex":0},"schema":"https://github.com/citation-style-language/schema/raw/master/csl-citation.json"}</w:instrText>
      </w:r>
      <w:r>
        <w:rPr>
          <w:i w:val="0"/>
          <w:color w:val="auto"/>
          <w:sz w:val="16"/>
        </w:rPr>
        <w:fldChar w:fldCharType="separate"/>
      </w:r>
      <w:r w:rsidRPr="005E7A5A">
        <w:rPr>
          <w:i w:val="0"/>
          <w:noProof/>
          <w:color w:val="auto"/>
          <w:sz w:val="16"/>
        </w:rPr>
        <w:t>[15]</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67E787D" w:rsidR="006E39B2" w:rsidRDefault="006E39B2" w:rsidP="006E39B2">
      <w:pPr>
        <w:pStyle w:val="ListParagraph"/>
        <w:numPr>
          <w:ilvl w:val="0"/>
          <w:numId w:val="18"/>
        </w:numPr>
        <w:jc w:val="both"/>
      </w:pPr>
      <w:r>
        <w:t>The node chooses two other transactions to approve according to an algorithm. In general, these two transactions may coincide.</w:t>
      </w:r>
    </w:p>
    <w:p w14:paraId="60F73641" w14:textId="3E105D6C" w:rsidR="006E39B2" w:rsidRDefault="006E39B2" w:rsidP="006E39B2">
      <w:pPr>
        <w:pStyle w:val="ListParagraph"/>
        <w:numPr>
          <w:ilvl w:val="0"/>
          <w:numId w:val="18"/>
        </w:numPr>
        <w:jc w:val="both"/>
      </w:pPr>
      <w:r>
        <w:t>The node checks if the two transactions are conflicting and does not approve conflicting transactions.</w:t>
      </w:r>
    </w:p>
    <w:p w14:paraId="50003A16" w14:textId="5C268D77"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6B22AF4" w14:textId="721B4AD1" w:rsidR="00AC49F6" w:rsidRDefault="00AC49F6" w:rsidP="002D3AC1">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p>
    <w:p w14:paraId="44D70485" w14:textId="3214F722" w:rsidR="00EB34A9" w:rsidRPr="003E3E26"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6AE3281B" w:rsidR="00E84838" w:rsidRPr="005042CD" w:rsidRDefault="00E84838" w:rsidP="00E213CA">
      <w:pPr>
        <w:ind w:firstLine="202"/>
        <w:jc w:val="both"/>
        <w:rPr>
          <w:lang w:eastAsia="ja-JP"/>
        </w:rPr>
      </w:pPr>
      <w:r w:rsidRPr="005042CD">
        <w:rPr>
          <w:lang w:eastAsia="ja-JP"/>
        </w:rPr>
        <w:t>The block-lattice</w:t>
      </w:r>
      <w:r w:rsidR="00E213CA">
        <w:rPr>
          <w:lang w:eastAsia="ja-JP"/>
        </w:rPr>
        <w:t>, pict</w:t>
      </w:r>
      <w:r w:rsidR="00E213CA" w:rsidRPr="00EE46A1">
        <w:rPr>
          <w:lang w:eastAsia="ja-JP"/>
        </w:rPr>
        <w:t xml:space="preserve">ure in </w:t>
      </w:r>
      <w:r w:rsidR="00E213CA" w:rsidRPr="00EE46A1">
        <w:rPr>
          <w:lang w:eastAsia="ja-JP"/>
        </w:rPr>
        <w:fldChar w:fldCharType="begin"/>
      </w:r>
      <w:r w:rsidR="00E213CA" w:rsidRPr="00EE46A1">
        <w:rPr>
          <w:lang w:eastAsia="ja-JP"/>
        </w:rPr>
        <w:instrText xml:space="preserve"> REF _Ref3454161 \h </w:instrText>
      </w:r>
      <w:r w:rsidR="00E213CA" w:rsidRPr="00EE46A1">
        <w:rPr>
          <w:lang w:eastAsia="ja-JP"/>
        </w:rPr>
      </w:r>
      <w:r w:rsidR="00EE46A1">
        <w:rPr>
          <w:lang w:eastAsia="ja-JP"/>
        </w:rPr>
        <w:instrText xml:space="preserve"> \* MERGEFORMAT </w:instrText>
      </w:r>
      <w:r w:rsidR="00E213CA" w:rsidRPr="00EE46A1">
        <w:rPr>
          <w:lang w:eastAsia="ja-JP"/>
        </w:rPr>
        <w:fldChar w:fldCharType="separate"/>
      </w:r>
      <w:r w:rsidR="00EE46A1" w:rsidRPr="00EE46A1">
        <w:rPr>
          <w:lang w:eastAsia="ja-JP"/>
        </w:rPr>
        <w:t xml:space="preserve">Figure </w:t>
      </w:r>
      <w:r w:rsidR="00EE46A1" w:rsidRPr="00EE46A1">
        <w:rPr>
          <w:noProof/>
          <w:lang w:eastAsia="ja-JP"/>
        </w:rPr>
        <w:t>4</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87103" cy="2441165"/>
                    </a:xfrm>
                    <a:prstGeom prst="rect">
                      <a:avLst/>
                    </a:prstGeom>
                  </pic:spPr>
                </pic:pic>
              </a:graphicData>
            </a:graphic>
          </wp:inline>
        </w:drawing>
      </w:r>
    </w:p>
    <w:p w14:paraId="189E88EA" w14:textId="6840FF21" w:rsidR="00E84838" w:rsidRPr="005042CD" w:rsidRDefault="00E84838" w:rsidP="00D35869">
      <w:pPr>
        <w:jc w:val="both"/>
        <w:rPr>
          <w:sz w:val="16"/>
          <w:lang w:eastAsia="ja-JP"/>
        </w:rPr>
      </w:pPr>
      <w:bookmarkStart w:id="25" w:name="_Ref3454161"/>
      <w:bookmarkStart w:id="26"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4</w:t>
      </w:r>
      <w:r w:rsidRPr="005042CD">
        <w:rPr>
          <w:sz w:val="16"/>
          <w:lang w:eastAsia="ja-JP"/>
        </w:rPr>
        <w:fldChar w:fldCharType="end"/>
      </w:r>
      <w:bookmarkEnd w:id="25"/>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6"/>
    </w:p>
    <w:p w14:paraId="2A76EE6C" w14:textId="5E4093C8" w:rsidR="00E84838" w:rsidRPr="005042CD" w:rsidRDefault="00E84838" w:rsidP="001668CD">
      <w:pPr>
        <w:ind w:firstLine="202"/>
        <w:jc w:val="both"/>
        <w:rPr>
          <w:lang w:eastAsia="ja-JP"/>
        </w:rPr>
      </w:pPr>
    </w:p>
    <w:p w14:paraId="055B6BCD" w14:textId="0EB63300"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transaction (S) on the sender’s account-chain and</w:t>
      </w:r>
      <w:r w:rsidR="00D71074">
        <w:rPr>
          <w:lang w:eastAsia="ja-JP"/>
        </w:rPr>
        <w:t xml:space="preserve"> the creation of</w:t>
      </w:r>
      <w:r w:rsidR="00E213CA">
        <w:rPr>
          <w:lang w:eastAsia="ja-JP"/>
        </w:rPr>
        <w:t xml:space="preserve"> a receive transaction (R) on a receiver’s account-chain.</w:t>
      </w:r>
      <w:r w:rsidR="00877A4B" w:rsidRPr="00877A4B">
        <w:rPr>
          <w:lang w:eastAsia="ja-JP"/>
        </w:rPr>
        <w:t xml:space="preserve"> The transfer is completed only when both transactions are acknowledged and accepted by the network</w:t>
      </w:r>
      <w:r w:rsidR="00650C00">
        <w:rPr>
          <w:lang w:eastAsia="ja-JP"/>
        </w:rPr>
        <w:t xml:space="preserve"> after being broadcast by the respective account-chain owners.</w:t>
      </w:r>
    </w:p>
    <w:p w14:paraId="56E8D332" w14:textId="77777777" w:rsidR="00E84838" w:rsidRPr="005042CD" w:rsidRDefault="00E84838" w:rsidP="00E84838">
      <w:pPr>
        <w:pStyle w:val="Heading1"/>
        <w:rPr>
          <w:lang w:eastAsia="ja-JP"/>
        </w:rPr>
      </w:pPr>
      <w:bookmarkStart w:id="27" w:name="_Toc3892312"/>
      <w:r w:rsidRPr="005042CD">
        <w:rPr>
          <w:lang w:eastAsia="ja-JP"/>
        </w:rPr>
        <w:t>Ledger Data Structure Implementations</w:t>
      </w:r>
      <w:bookmarkEnd w:id="27"/>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28" w:name="_Toc3892313"/>
      <w:r w:rsidRPr="005042CD">
        <w:rPr>
          <w:lang w:eastAsia="ja-JP"/>
        </w:rPr>
        <w:t>Go in a Nutshell</w:t>
      </w:r>
      <w:bookmarkEnd w:id="28"/>
    </w:p>
    <w:p w14:paraId="51FBE032" w14:textId="49CC0F3D"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5E7A5A">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5B2F31" w:rsidRPr="005B2F31">
        <w:rPr>
          <w:noProof/>
          <w:lang w:eastAsia="ja-JP"/>
        </w:rPr>
        <w:t>[16]</w:t>
      </w:r>
      <w:r w:rsidRPr="005042CD">
        <w:rPr>
          <w:lang w:eastAsia="ja-JP"/>
        </w:rPr>
        <w:fldChar w:fldCharType="end"/>
      </w:r>
      <w:r w:rsidRPr="005042CD">
        <w:rPr>
          <w:lang w:eastAsia="ja-JP"/>
        </w:rPr>
        <w:t xml:space="preserve">. </w:t>
      </w:r>
      <w:r w:rsidR="00EE7194" w:rsidRPr="00EE7194">
        <w:rPr>
          <w:lang w:eastAsia="ja-JP"/>
        </w:rPr>
        <w:t xml:space="preserve">Go, also referred to as Golang, is a statically typed, compiled programming language designed at Google. Some of its features include memory safety, garbage collection, structural </w:t>
      </w:r>
      <w:r w:rsidR="00EE7194" w:rsidRPr="00EE7194">
        <w:rPr>
          <w:lang w:eastAsia="ja-JP"/>
        </w:rPr>
        <w:lastRenderedPageBreak/>
        <w:t>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 two main 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29" w:name="_Toc3892314"/>
      <w:r w:rsidRPr="005042CD">
        <w:rPr>
          <w:lang w:eastAsia="ja-JP"/>
        </w:rPr>
        <w:t>Goroutines</w:t>
      </w:r>
      <w:bookmarkEnd w:id="29"/>
    </w:p>
    <w:p w14:paraId="692B1577" w14:textId="05725389"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5E7A5A">
        <w:rPr>
          <w:lang w:eastAsia="ja-JP"/>
        </w:rPr>
        <w:instrText>ADDIN CSL_CITATION {"citationItems":[{"id":"ITEM-1","itemData":{"URL":"https://tour.golang.org/concurrency/1","id":"ITEM-1","issued":{"date-parts":[["0"]]},"title":"A Tour of Go - Goroutines","type":"webpage"},"uris":["http://www.mendeley.com/documents/?uuid=8f8af507-bdfe-4fc2-a171-97f6f1398865"]}],"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5B2F31" w:rsidRPr="005B2F31">
        <w:rPr>
          <w:noProof/>
          <w:lang w:eastAsia="ja-JP"/>
        </w:rPr>
        <w:t>[17]</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29C0321C"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sidRPr="00865D81">
        <w:rPr>
          <w:lang w:eastAsia="ja-JP"/>
        </w:rPr>
      </w:r>
      <w:r w:rsidR="00865D81">
        <w:rPr>
          <w:lang w:eastAsia="ja-JP"/>
        </w:rPr>
        <w:instrText xml:space="preserve"> \* MERGEFORMAT </w:instrText>
      </w:r>
      <w:r w:rsidR="00865D81" w:rsidRPr="00865D81">
        <w:rPr>
          <w:lang w:eastAsia="ja-JP"/>
        </w:rPr>
        <w:fldChar w:fldCharType="separate"/>
      </w:r>
      <w:r w:rsidR="00865D81" w:rsidRPr="00865D81">
        <w:rPr>
          <w:lang w:eastAsia="ja-JP"/>
        </w:rPr>
        <w:t>Fig</w:t>
      </w:r>
      <w:r w:rsidR="00865D81" w:rsidRPr="00865D81">
        <w:rPr>
          <w:lang w:eastAsia="ja-JP"/>
        </w:rPr>
        <w:t>u</w:t>
      </w:r>
      <w:r w:rsidR="00865D81" w:rsidRPr="00865D81">
        <w:rPr>
          <w:lang w:eastAsia="ja-JP"/>
        </w:rPr>
        <w:t xml:space="preserve">re </w:t>
      </w:r>
      <w:r w:rsidR="00865D81" w:rsidRPr="00865D81">
        <w:rPr>
          <w:noProof/>
          <w:lang w:eastAsia="ja-JP"/>
        </w:rPr>
        <w:t>5</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4C5559" w:rsidRPr="00865D81">
        <w:rPr>
          <w:lang w:eastAsia="ja-JP"/>
        </w:rPr>
      </w:r>
      <w:r w:rsidR="00865D81">
        <w:rPr>
          <w:lang w:eastAsia="ja-JP"/>
        </w:rPr>
        <w:instrText xml:space="preserve"> \* MERGEFORMAT </w:instrText>
      </w:r>
      <w:r w:rsidR="004C5559" w:rsidRPr="00865D81">
        <w:rPr>
          <w:lang w:eastAsia="ja-JP"/>
        </w:rPr>
        <w:fldChar w:fldCharType="separate"/>
      </w:r>
      <w:r w:rsidR="00EE46A1" w:rsidRPr="00865D81">
        <w:rPr>
          <w:lang w:eastAsia="ja-JP"/>
        </w:rPr>
        <w:t xml:space="preserve">Figure </w:t>
      </w:r>
      <w:r w:rsidR="00EE46A1" w:rsidRPr="00865D81">
        <w:rPr>
          <w:noProof/>
          <w:lang w:eastAsia="ja-JP"/>
        </w:rPr>
        <w:t>6</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BD305A" w:rsidRPr="005653FB" w:rsidRDefault="00BD305A" w:rsidP="00CB5938">
                            <w:pPr>
                              <w:contextualSpacing/>
                              <w:rPr>
                                <w:rFonts w:ascii="Courier New" w:hAnsi="Courier New" w:cs="Courier New"/>
                                <w:sz w:val="16"/>
                              </w:rPr>
                            </w:pPr>
                          </w:p>
                          <w:p w14:paraId="2D40B0F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1AF6D01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BD305A" w:rsidRPr="005653FB" w:rsidRDefault="00BD305A" w:rsidP="00CB5938">
                            <w:pPr>
                              <w:contextualSpacing/>
                              <w:rPr>
                                <w:rFonts w:ascii="Courier New" w:hAnsi="Courier New" w:cs="Courier New"/>
                                <w:sz w:val="16"/>
                              </w:rPr>
                            </w:pPr>
                          </w:p>
                          <w:p w14:paraId="2E6840C1" w14:textId="77777777" w:rsidR="00BD305A" w:rsidRPr="005653FB" w:rsidRDefault="00BD305A"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say(</w:t>
                            </w:r>
                            <w:proofErr w:type="gramEnd"/>
                            <w:r w:rsidRPr="005653FB">
                              <w:rPr>
                                <w:rFonts w:ascii="Courier New" w:hAnsi="Courier New" w:cs="Courier New"/>
                                <w:sz w:val="16"/>
                              </w:rPr>
                              <w:t>s string) {</w:t>
                            </w:r>
                          </w:p>
                          <w:p w14:paraId="708901A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 xml:space="preserve">for </w:t>
                            </w:r>
                            <w:proofErr w:type="spellStart"/>
                            <w:proofErr w:type="gramStart"/>
                            <w:r w:rsidRPr="005653FB">
                              <w:rPr>
                                <w:rFonts w:ascii="Courier New" w:hAnsi="Courier New" w:cs="Courier New"/>
                                <w:sz w:val="16"/>
                              </w:rPr>
                              <w:t>i</w:t>
                            </w:r>
                            <w:proofErr w:type="spellEnd"/>
                            <w:r w:rsidRPr="005653FB">
                              <w:rPr>
                                <w:rFonts w:ascii="Courier New" w:hAnsi="Courier New" w:cs="Courier New"/>
                                <w:sz w:val="16"/>
                              </w:rPr>
                              <w:t xml:space="preserve"> :</w:t>
                            </w:r>
                            <w:proofErr w:type="gramEnd"/>
                            <w:r w:rsidRPr="005653FB">
                              <w:rPr>
                                <w:rFonts w:ascii="Courier New" w:hAnsi="Courier New" w:cs="Courier New"/>
                                <w:sz w:val="16"/>
                              </w:rPr>
                              <w:t xml:space="preserve">= 0;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lt; 5; </w:t>
                            </w:r>
                            <w:proofErr w:type="spellStart"/>
                            <w:r w:rsidRPr="005653FB">
                              <w:rPr>
                                <w:rFonts w:ascii="Courier New" w:hAnsi="Courier New" w:cs="Courier New"/>
                                <w:sz w:val="16"/>
                              </w:rPr>
                              <w:t>i</w:t>
                            </w:r>
                            <w:proofErr w:type="spellEnd"/>
                            <w:r w:rsidRPr="005653FB">
                              <w:rPr>
                                <w:rFonts w:ascii="Courier New" w:hAnsi="Courier New" w:cs="Courier New"/>
                                <w:sz w:val="16"/>
                              </w:rPr>
                              <w:t>++ {</w:t>
                            </w:r>
                          </w:p>
                          <w:p w14:paraId="53125AA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proofErr w:type="gramStart"/>
                            <w:r w:rsidRPr="005653FB">
                              <w:rPr>
                                <w:rFonts w:ascii="Courier New" w:hAnsi="Courier New" w:cs="Courier New"/>
                                <w:sz w:val="16"/>
                              </w:rPr>
                              <w:t>time.Sleep</w:t>
                            </w:r>
                            <w:proofErr w:type="spellEnd"/>
                            <w:proofErr w:type="gramEnd"/>
                            <w:r w:rsidRPr="005653FB">
                              <w:rPr>
                                <w:rFonts w:ascii="Courier New" w:hAnsi="Courier New" w:cs="Courier New"/>
                                <w:sz w:val="16"/>
                              </w:rPr>
                              <w:t xml:space="preserve">(100 * </w:t>
                            </w:r>
                            <w:proofErr w:type="spellStart"/>
                            <w:r w:rsidRPr="005653FB">
                              <w:rPr>
                                <w:rFonts w:ascii="Courier New" w:hAnsi="Courier New" w:cs="Courier New"/>
                                <w:sz w:val="16"/>
                              </w:rPr>
                              <w:t>time.Millisecond</w:t>
                            </w:r>
                            <w:proofErr w:type="spellEnd"/>
                            <w:r w:rsidRPr="005653FB">
                              <w:rPr>
                                <w:rFonts w:ascii="Courier New" w:hAnsi="Courier New" w:cs="Courier New"/>
                                <w:sz w:val="16"/>
                              </w:rPr>
                              <w:t>)</w:t>
                            </w:r>
                          </w:p>
                          <w:p w14:paraId="022DC9C3"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proofErr w:type="gramStart"/>
                            <w:r w:rsidRPr="005653FB">
                              <w:rPr>
                                <w:rFonts w:ascii="Courier New" w:hAnsi="Courier New" w:cs="Courier New"/>
                                <w:sz w:val="16"/>
                              </w:rPr>
                              <w:t>fmt.Println</w:t>
                            </w:r>
                            <w:proofErr w:type="spellEnd"/>
                            <w:proofErr w:type="gramEnd"/>
                            <w:r w:rsidRPr="005653FB">
                              <w:rPr>
                                <w:rFonts w:ascii="Courier New" w:hAnsi="Courier New" w:cs="Courier New"/>
                                <w:sz w:val="16"/>
                              </w:rPr>
                              <w:t>(s)</w:t>
                            </w:r>
                          </w:p>
                          <w:p w14:paraId="31A1FDA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BD305A" w:rsidRPr="005653FB" w:rsidRDefault="00BD305A" w:rsidP="00CB5938">
                            <w:pPr>
                              <w:contextualSpacing/>
                              <w:rPr>
                                <w:rFonts w:ascii="Courier New" w:hAnsi="Courier New" w:cs="Courier New"/>
                                <w:sz w:val="16"/>
                              </w:rPr>
                            </w:pPr>
                          </w:p>
                          <w:p w14:paraId="284363F0" w14:textId="77777777" w:rsidR="00BD305A" w:rsidRPr="005653FB" w:rsidRDefault="00BD305A"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main(</w:t>
                            </w:r>
                            <w:proofErr w:type="gramEnd"/>
                            <w:r w:rsidRPr="005653FB">
                              <w:rPr>
                                <w:rFonts w:ascii="Courier New" w:hAnsi="Courier New" w:cs="Courier New"/>
                                <w:sz w:val="16"/>
                              </w:rPr>
                              <w:t>) {</w:t>
                            </w:r>
                          </w:p>
                          <w:p w14:paraId="3C5DB525"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BD305A" w:rsidRPr="005653FB" w:rsidRDefault="00BD305A" w:rsidP="00CB5938">
                      <w:pPr>
                        <w:contextualSpacing/>
                        <w:rPr>
                          <w:rFonts w:ascii="Courier New" w:hAnsi="Courier New" w:cs="Courier New"/>
                          <w:sz w:val="16"/>
                        </w:rPr>
                      </w:pPr>
                    </w:p>
                    <w:p w14:paraId="2D40B0F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1AF6D01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BD305A" w:rsidRPr="005653FB" w:rsidRDefault="00BD305A" w:rsidP="00CB5938">
                      <w:pPr>
                        <w:contextualSpacing/>
                        <w:rPr>
                          <w:rFonts w:ascii="Courier New" w:hAnsi="Courier New" w:cs="Courier New"/>
                          <w:sz w:val="16"/>
                        </w:rPr>
                      </w:pPr>
                    </w:p>
                    <w:p w14:paraId="2E6840C1" w14:textId="77777777" w:rsidR="00BD305A" w:rsidRPr="005653FB" w:rsidRDefault="00BD305A"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say(</w:t>
                      </w:r>
                      <w:proofErr w:type="gramEnd"/>
                      <w:r w:rsidRPr="005653FB">
                        <w:rPr>
                          <w:rFonts w:ascii="Courier New" w:hAnsi="Courier New" w:cs="Courier New"/>
                          <w:sz w:val="16"/>
                        </w:rPr>
                        <w:t>s string) {</w:t>
                      </w:r>
                    </w:p>
                    <w:p w14:paraId="708901A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 xml:space="preserve">for </w:t>
                      </w:r>
                      <w:proofErr w:type="spellStart"/>
                      <w:proofErr w:type="gramStart"/>
                      <w:r w:rsidRPr="005653FB">
                        <w:rPr>
                          <w:rFonts w:ascii="Courier New" w:hAnsi="Courier New" w:cs="Courier New"/>
                          <w:sz w:val="16"/>
                        </w:rPr>
                        <w:t>i</w:t>
                      </w:r>
                      <w:proofErr w:type="spellEnd"/>
                      <w:r w:rsidRPr="005653FB">
                        <w:rPr>
                          <w:rFonts w:ascii="Courier New" w:hAnsi="Courier New" w:cs="Courier New"/>
                          <w:sz w:val="16"/>
                        </w:rPr>
                        <w:t xml:space="preserve"> :</w:t>
                      </w:r>
                      <w:proofErr w:type="gramEnd"/>
                      <w:r w:rsidRPr="005653FB">
                        <w:rPr>
                          <w:rFonts w:ascii="Courier New" w:hAnsi="Courier New" w:cs="Courier New"/>
                          <w:sz w:val="16"/>
                        </w:rPr>
                        <w:t xml:space="preserve">= 0;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lt; 5; </w:t>
                      </w:r>
                      <w:proofErr w:type="spellStart"/>
                      <w:r w:rsidRPr="005653FB">
                        <w:rPr>
                          <w:rFonts w:ascii="Courier New" w:hAnsi="Courier New" w:cs="Courier New"/>
                          <w:sz w:val="16"/>
                        </w:rPr>
                        <w:t>i</w:t>
                      </w:r>
                      <w:proofErr w:type="spellEnd"/>
                      <w:r w:rsidRPr="005653FB">
                        <w:rPr>
                          <w:rFonts w:ascii="Courier New" w:hAnsi="Courier New" w:cs="Courier New"/>
                          <w:sz w:val="16"/>
                        </w:rPr>
                        <w:t>++ {</w:t>
                      </w:r>
                    </w:p>
                    <w:p w14:paraId="53125AA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proofErr w:type="gramStart"/>
                      <w:r w:rsidRPr="005653FB">
                        <w:rPr>
                          <w:rFonts w:ascii="Courier New" w:hAnsi="Courier New" w:cs="Courier New"/>
                          <w:sz w:val="16"/>
                        </w:rPr>
                        <w:t>time.Sleep</w:t>
                      </w:r>
                      <w:proofErr w:type="spellEnd"/>
                      <w:proofErr w:type="gramEnd"/>
                      <w:r w:rsidRPr="005653FB">
                        <w:rPr>
                          <w:rFonts w:ascii="Courier New" w:hAnsi="Courier New" w:cs="Courier New"/>
                          <w:sz w:val="16"/>
                        </w:rPr>
                        <w:t xml:space="preserve">(100 * </w:t>
                      </w:r>
                      <w:proofErr w:type="spellStart"/>
                      <w:r w:rsidRPr="005653FB">
                        <w:rPr>
                          <w:rFonts w:ascii="Courier New" w:hAnsi="Courier New" w:cs="Courier New"/>
                          <w:sz w:val="16"/>
                        </w:rPr>
                        <w:t>time.Millisecond</w:t>
                      </w:r>
                      <w:proofErr w:type="spellEnd"/>
                      <w:r w:rsidRPr="005653FB">
                        <w:rPr>
                          <w:rFonts w:ascii="Courier New" w:hAnsi="Courier New" w:cs="Courier New"/>
                          <w:sz w:val="16"/>
                        </w:rPr>
                        <w:t>)</w:t>
                      </w:r>
                    </w:p>
                    <w:p w14:paraId="022DC9C3"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proofErr w:type="gramStart"/>
                      <w:r w:rsidRPr="005653FB">
                        <w:rPr>
                          <w:rFonts w:ascii="Courier New" w:hAnsi="Courier New" w:cs="Courier New"/>
                          <w:sz w:val="16"/>
                        </w:rPr>
                        <w:t>fmt.Println</w:t>
                      </w:r>
                      <w:proofErr w:type="spellEnd"/>
                      <w:proofErr w:type="gramEnd"/>
                      <w:r w:rsidRPr="005653FB">
                        <w:rPr>
                          <w:rFonts w:ascii="Courier New" w:hAnsi="Courier New" w:cs="Courier New"/>
                          <w:sz w:val="16"/>
                        </w:rPr>
                        <w:t>(s)</w:t>
                      </w:r>
                    </w:p>
                    <w:p w14:paraId="31A1FDA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BD305A" w:rsidRPr="005653FB" w:rsidRDefault="00BD305A" w:rsidP="00CB5938">
                      <w:pPr>
                        <w:contextualSpacing/>
                        <w:rPr>
                          <w:rFonts w:ascii="Courier New" w:hAnsi="Courier New" w:cs="Courier New"/>
                          <w:sz w:val="16"/>
                        </w:rPr>
                      </w:pPr>
                    </w:p>
                    <w:p w14:paraId="284363F0" w14:textId="77777777" w:rsidR="00BD305A" w:rsidRPr="005653FB" w:rsidRDefault="00BD305A"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main(</w:t>
                      </w:r>
                      <w:proofErr w:type="gramEnd"/>
                      <w:r w:rsidRPr="005653FB">
                        <w:rPr>
                          <w:rFonts w:ascii="Courier New" w:hAnsi="Courier New" w:cs="Courier New"/>
                          <w:sz w:val="16"/>
                        </w:rPr>
                        <w:t>) {</w:t>
                      </w:r>
                    </w:p>
                    <w:p w14:paraId="3C5DB525"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0ECEB0B6" w:rsidR="00CB5938" w:rsidRDefault="00CB5938" w:rsidP="0051435B">
      <w:pPr>
        <w:jc w:val="both"/>
        <w:rPr>
          <w:sz w:val="16"/>
          <w:lang w:eastAsia="ja-JP"/>
        </w:rPr>
      </w:pPr>
      <w:bookmarkStart w:id="30" w:name="_Ref6398229"/>
      <w:bookmarkStart w:id="31"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5</w:t>
      </w:r>
      <w:r w:rsidRPr="005042CD">
        <w:rPr>
          <w:sz w:val="16"/>
          <w:lang w:eastAsia="ja-JP"/>
        </w:rPr>
        <w:fldChar w:fldCharType="end"/>
      </w:r>
      <w:bookmarkEnd w:id="30"/>
      <w:r w:rsidRPr="005042CD">
        <w:rPr>
          <w:sz w:val="16"/>
          <w:lang w:eastAsia="ja-JP"/>
        </w:rPr>
        <w:t>. Code snippet for Goroutines</w:t>
      </w:r>
      <w:bookmarkEnd w:id="31"/>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BD305A" w:rsidRPr="005653FB" w:rsidRDefault="00BD305A" w:rsidP="00CB5938">
                            <w:pPr>
                              <w:contextualSpacing/>
                              <w:rPr>
                                <w:rFonts w:ascii="Courier New" w:hAnsi="Courier New" w:cs="Courier New"/>
                                <w:sz w:val="16"/>
                              </w:rPr>
                            </w:pPr>
                          </w:p>
                          <w:p w14:paraId="6484D86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BD305A" w:rsidRPr="005653FB" w:rsidRDefault="00BD305A" w:rsidP="00CB5938">
                      <w:pPr>
                        <w:contextualSpacing/>
                        <w:rPr>
                          <w:rFonts w:ascii="Courier New" w:hAnsi="Courier New" w:cs="Courier New"/>
                          <w:sz w:val="16"/>
                        </w:rPr>
                      </w:pPr>
                    </w:p>
                    <w:p w14:paraId="6484D866" w14:textId="77777777" w:rsidR="00BD305A" w:rsidRPr="005653FB" w:rsidRDefault="00BD305A"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7C7987B7" w:rsidR="00CB5938" w:rsidRPr="005042CD" w:rsidRDefault="00CB5938" w:rsidP="00D25444">
      <w:pPr>
        <w:jc w:val="both"/>
        <w:rPr>
          <w:sz w:val="16"/>
          <w:lang w:eastAsia="ja-JP"/>
        </w:rPr>
      </w:pPr>
      <w:bookmarkStart w:id="32" w:name="_Ref6398046"/>
      <w:bookmarkStart w:id="33"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6</w:t>
      </w:r>
      <w:r w:rsidRPr="005042CD">
        <w:rPr>
          <w:sz w:val="16"/>
          <w:lang w:eastAsia="ja-JP"/>
        </w:rPr>
        <w:fldChar w:fldCharType="end"/>
      </w:r>
      <w:bookmarkEnd w:id="32"/>
      <w:r w:rsidRPr="005042CD">
        <w:rPr>
          <w:sz w:val="16"/>
          <w:lang w:eastAsia="ja-JP"/>
        </w:rPr>
        <w:t>. Output for Goroutines code snippet</w:t>
      </w:r>
      <w:bookmarkEnd w:id="33"/>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EE46A1" w:rsidRPr="005042CD">
        <w:rPr>
          <w:sz w:val="16"/>
          <w:lang w:eastAsia="ja-JP"/>
        </w:rPr>
        <w:t xml:space="preserve">Figure </w:t>
      </w:r>
      <w:r w:rsidR="00EE46A1">
        <w:rPr>
          <w:noProof/>
          <w:sz w:val="16"/>
          <w:lang w:eastAsia="ja-JP"/>
        </w:rPr>
        <w:t>5</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4" w:name="_Toc3892315"/>
      <w:r w:rsidRPr="005042CD">
        <w:rPr>
          <w:lang w:eastAsia="ja-JP"/>
        </w:rPr>
        <w:t>Channels</w:t>
      </w:r>
      <w:bookmarkEnd w:id="34"/>
    </w:p>
    <w:p w14:paraId="2084368F" w14:textId="35BCE70A"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5E7A5A">
        <w:rPr>
          <w:lang w:eastAsia="ja-JP"/>
        </w:rPr>
        <w:instrText>ADDIN CSL_CITATION {"citationItems":[{"id":"ITEM-1","itemData":{"URL":"https://tour.golang.org/concurrency/2","id":"ITEM-1","issued":{"date-parts":[["0"]]},"title":"A Tour of Go - Channels","type":"webpage"},"uris":["http://www.mendeley.com/documents/?uuid=e975b1fb-fcd0-42ab-ba74-d5d5e9bd6446"]}],"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5B2F31" w:rsidRPr="005B2F31">
        <w:rPr>
          <w:noProof/>
          <w:lang w:eastAsia="ja-JP"/>
        </w:rPr>
        <w:t>[18]</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701AF0D7"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EE46A1" w:rsidRPr="00EE46A1">
        <w:rPr>
          <w:lang w:eastAsia="ja-JP"/>
        </w:rPr>
        <w:t xml:space="preserve">Figure </w:t>
      </w:r>
      <w:r w:rsidR="00EE46A1" w:rsidRPr="00EE46A1">
        <w:rPr>
          <w:noProof/>
          <w:lang w:eastAsia="ja-JP"/>
        </w:rPr>
        <w:t>7</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BD305A" w:rsidRPr="005653FB" w:rsidRDefault="00BD305A" w:rsidP="003B60DD">
                            <w:pPr>
                              <w:rPr>
                                <w:rFonts w:ascii="Courier New" w:hAnsi="Courier New" w:cs="Courier New"/>
                                <w:sz w:val="16"/>
                              </w:rPr>
                            </w:pPr>
                            <w:proofErr w:type="spellStart"/>
                            <w:proofErr w:type="gramStart"/>
                            <w:r w:rsidRPr="005653FB">
                              <w:rPr>
                                <w:rFonts w:ascii="Courier New" w:hAnsi="Courier New" w:cs="Courier New"/>
                                <w:sz w:val="16"/>
                              </w:rPr>
                              <w:t>ch</w:t>
                            </w:r>
                            <w:proofErr w:type="spellEnd"/>
                            <w:r w:rsidRPr="005653FB">
                              <w:rPr>
                                <w:rFonts w:ascii="Courier New" w:hAnsi="Courier New" w:cs="Courier New"/>
                                <w:sz w:val="16"/>
                              </w:rPr>
                              <w:t xml:space="preserve"> :</w:t>
                            </w:r>
                            <w:proofErr w:type="gramEnd"/>
                            <w:r w:rsidRPr="005653FB">
                              <w:rPr>
                                <w:rFonts w:ascii="Courier New" w:hAnsi="Courier New" w:cs="Courier New"/>
                                <w:sz w:val="16"/>
                              </w:rPr>
                              <w:t>=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7553F8D0" w14:textId="77777777" w:rsidR="00BD305A" w:rsidRPr="005653FB" w:rsidRDefault="00BD305A" w:rsidP="003B60DD">
                            <w:pPr>
                              <w:rPr>
                                <w:rFonts w:ascii="Courier New" w:hAnsi="Courier New" w:cs="Courier New"/>
                                <w:sz w:val="16"/>
                              </w:rPr>
                            </w:pPr>
                          </w:p>
                          <w:p w14:paraId="317D4244"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 xml:space="preserve">// Send v to channel </w:t>
                            </w:r>
                            <w:proofErr w:type="spellStart"/>
                            <w:r w:rsidRPr="005653FB">
                              <w:rPr>
                                <w:rFonts w:ascii="Courier New" w:hAnsi="Courier New" w:cs="Courier New"/>
                                <w:sz w:val="16"/>
                              </w:rPr>
                              <w:t>ch</w:t>
                            </w:r>
                            <w:proofErr w:type="spellEnd"/>
                          </w:p>
                          <w:p w14:paraId="2D640A8A" w14:textId="77777777" w:rsidR="00BD305A" w:rsidRPr="005653FB" w:rsidRDefault="00BD305A"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lt;- v </w:t>
                            </w:r>
                          </w:p>
                          <w:p w14:paraId="71F50FD2" w14:textId="77777777" w:rsidR="00BD305A" w:rsidRPr="005653FB" w:rsidRDefault="00BD305A" w:rsidP="003B60DD">
                            <w:pPr>
                              <w:rPr>
                                <w:rFonts w:ascii="Courier New" w:hAnsi="Courier New" w:cs="Courier New"/>
                                <w:sz w:val="16"/>
                              </w:rPr>
                            </w:pPr>
                          </w:p>
                          <w:p w14:paraId="616CD443"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 xml:space="preserve">// Receive from </w:t>
                            </w:r>
                            <w:proofErr w:type="spellStart"/>
                            <w:r w:rsidRPr="005653FB">
                              <w:rPr>
                                <w:rFonts w:ascii="Courier New" w:hAnsi="Courier New" w:cs="Courier New"/>
                                <w:sz w:val="16"/>
                              </w:rPr>
                              <w:t>ch</w:t>
                            </w:r>
                            <w:proofErr w:type="spellEnd"/>
                            <w:r w:rsidRPr="005653FB">
                              <w:rPr>
                                <w:rFonts w:ascii="Courier New" w:hAnsi="Courier New" w:cs="Courier New"/>
                                <w:sz w:val="16"/>
                              </w:rPr>
                              <w:t>, and assign value to v</w:t>
                            </w:r>
                          </w:p>
                          <w:p w14:paraId="2717FA9D" w14:textId="77777777" w:rsidR="00BD305A" w:rsidRPr="005653FB" w:rsidRDefault="00BD305A" w:rsidP="003B60DD">
                            <w:pPr>
                              <w:rPr>
                                <w:rFonts w:ascii="Courier New" w:hAnsi="Courier New" w:cs="Courier New"/>
                                <w:sz w:val="16"/>
                              </w:rPr>
                            </w:pPr>
                            <w:proofErr w:type="gramStart"/>
                            <w:r w:rsidRPr="005653FB">
                              <w:rPr>
                                <w:rFonts w:ascii="Courier New" w:hAnsi="Courier New" w:cs="Courier New"/>
                                <w:sz w:val="16"/>
                              </w:rPr>
                              <w:t>v :</w:t>
                            </w:r>
                            <w:proofErr w:type="gramEnd"/>
                            <w:r w:rsidRPr="005653FB">
                              <w:rPr>
                                <w:rFonts w:ascii="Courier New" w:hAnsi="Courier New" w:cs="Courier New"/>
                                <w:sz w:val="16"/>
                              </w:rPr>
                              <w:t>= &lt;-</w:t>
                            </w: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BD305A" w:rsidRPr="005653FB" w:rsidRDefault="00BD305A" w:rsidP="003B60DD">
                      <w:pPr>
                        <w:rPr>
                          <w:rFonts w:ascii="Courier New" w:hAnsi="Courier New" w:cs="Courier New"/>
                          <w:sz w:val="16"/>
                        </w:rPr>
                      </w:pPr>
                      <w:proofErr w:type="spellStart"/>
                      <w:proofErr w:type="gramStart"/>
                      <w:r w:rsidRPr="005653FB">
                        <w:rPr>
                          <w:rFonts w:ascii="Courier New" w:hAnsi="Courier New" w:cs="Courier New"/>
                          <w:sz w:val="16"/>
                        </w:rPr>
                        <w:t>ch</w:t>
                      </w:r>
                      <w:proofErr w:type="spellEnd"/>
                      <w:r w:rsidRPr="005653FB">
                        <w:rPr>
                          <w:rFonts w:ascii="Courier New" w:hAnsi="Courier New" w:cs="Courier New"/>
                          <w:sz w:val="16"/>
                        </w:rPr>
                        <w:t xml:space="preserve"> :</w:t>
                      </w:r>
                      <w:proofErr w:type="gramEnd"/>
                      <w:r w:rsidRPr="005653FB">
                        <w:rPr>
                          <w:rFonts w:ascii="Courier New" w:hAnsi="Courier New" w:cs="Courier New"/>
                          <w:sz w:val="16"/>
                        </w:rPr>
                        <w:t>=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7553F8D0" w14:textId="77777777" w:rsidR="00BD305A" w:rsidRPr="005653FB" w:rsidRDefault="00BD305A" w:rsidP="003B60DD">
                      <w:pPr>
                        <w:rPr>
                          <w:rFonts w:ascii="Courier New" w:hAnsi="Courier New" w:cs="Courier New"/>
                          <w:sz w:val="16"/>
                        </w:rPr>
                      </w:pPr>
                    </w:p>
                    <w:p w14:paraId="317D4244"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 xml:space="preserve">// Send v to channel </w:t>
                      </w:r>
                      <w:proofErr w:type="spellStart"/>
                      <w:r w:rsidRPr="005653FB">
                        <w:rPr>
                          <w:rFonts w:ascii="Courier New" w:hAnsi="Courier New" w:cs="Courier New"/>
                          <w:sz w:val="16"/>
                        </w:rPr>
                        <w:t>ch</w:t>
                      </w:r>
                      <w:proofErr w:type="spellEnd"/>
                    </w:p>
                    <w:p w14:paraId="2D640A8A" w14:textId="77777777" w:rsidR="00BD305A" w:rsidRPr="005653FB" w:rsidRDefault="00BD305A"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lt;- v </w:t>
                      </w:r>
                    </w:p>
                    <w:p w14:paraId="71F50FD2" w14:textId="77777777" w:rsidR="00BD305A" w:rsidRPr="005653FB" w:rsidRDefault="00BD305A" w:rsidP="003B60DD">
                      <w:pPr>
                        <w:rPr>
                          <w:rFonts w:ascii="Courier New" w:hAnsi="Courier New" w:cs="Courier New"/>
                          <w:sz w:val="16"/>
                        </w:rPr>
                      </w:pPr>
                    </w:p>
                    <w:p w14:paraId="616CD443" w14:textId="77777777" w:rsidR="00BD305A" w:rsidRPr="005653FB" w:rsidRDefault="00BD305A" w:rsidP="003B60DD">
                      <w:pPr>
                        <w:rPr>
                          <w:rFonts w:ascii="Courier New" w:hAnsi="Courier New" w:cs="Courier New"/>
                          <w:sz w:val="16"/>
                        </w:rPr>
                      </w:pPr>
                      <w:r w:rsidRPr="005653FB">
                        <w:rPr>
                          <w:rFonts w:ascii="Courier New" w:hAnsi="Courier New" w:cs="Courier New"/>
                          <w:sz w:val="16"/>
                        </w:rPr>
                        <w:t xml:space="preserve">// Receive from </w:t>
                      </w:r>
                      <w:proofErr w:type="spellStart"/>
                      <w:r w:rsidRPr="005653FB">
                        <w:rPr>
                          <w:rFonts w:ascii="Courier New" w:hAnsi="Courier New" w:cs="Courier New"/>
                          <w:sz w:val="16"/>
                        </w:rPr>
                        <w:t>ch</w:t>
                      </w:r>
                      <w:proofErr w:type="spellEnd"/>
                      <w:r w:rsidRPr="005653FB">
                        <w:rPr>
                          <w:rFonts w:ascii="Courier New" w:hAnsi="Courier New" w:cs="Courier New"/>
                          <w:sz w:val="16"/>
                        </w:rPr>
                        <w:t>, and assign value to v</w:t>
                      </w:r>
                    </w:p>
                    <w:p w14:paraId="2717FA9D" w14:textId="77777777" w:rsidR="00BD305A" w:rsidRPr="005653FB" w:rsidRDefault="00BD305A" w:rsidP="003B60DD">
                      <w:pPr>
                        <w:rPr>
                          <w:rFonts w:ascii="Courier New" w:hAnsi="Courier New" w:cs="Courier New"/>
                          <w:sz w:val="16"/>
                        </w:rPr>
                      </w:pPr>
                      <w:proofErr w:type="gramStart"/>
                      <w:r w:rsidRPr="005653FB">
                        <w:rPr>
                          <w:rFonts w:ascii="Courier New" w:hAnsi="Courier New" w:cs="Courier New"/>
                          <w:sz w:val="16"/>
                        </w:rPr>
                        <w:t>v :</w:t>
                      </w:r>
                      <w:proofErr w:type="gramEnd"/>
                      <w:r w:rsidRPr="005653FB">
                        <w:rPr>
                          <w:rFonts w:ascii="Courier New" w:hAnsi="Courier New" w:cs="Courier New"/>
                          <w:sz w:val="16"/>
                        </w:rPr>
                        <w:t>= &lt;-</w:t>
                      </w: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w:t>
                      </w:r>
                    </w:p>
                  </w:txbxContent>
                </v:textbox>
                <w10:anchorlock/>
              </v:shape>
            </w:pict>
          </mc:Fallback>
        </mc:AlternateContent>
      </w:r>
      <w:bookmarkStart w:id="35" w:name="_Toc3889810"/>
    </w:p>
    <w:p w14:paraId="4964C2B8" w14:textId="7CD255B4" w:rsidR="003B60DD" w:rsidRPr="005042CD" w:rsidRDefault="003B60DD" w:rsidP="003978A7">
      <w:pPr>
        <w:rPr>
          <w:lang w:eastAsia="ja-JP"/>
        </w:rPr>
      </w:pPr>
      <w:bookmarkStart w:id="36"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7</w:t>
      </w:r>
      <w:r w:rsidRPr="005042CD">
        <w:rPr>
          <w:sz w:val="16"/>
          <w:lang w:eastAsia="ja-JP"/>
        </w:rPr>
        <w:fldChar w:fldCharType="end"/>
      </w:r>
      <w:bookmarkEnd w:id="36"/>
      <w:r w:rsidRPr="005042CD">
        <w:rPr>
          <w:sz w:val="16"/>
          <w:lang w:eastAsia="ja-JP"/>
        </w:rPr>
        <w:t>. How Go Channels work.</w:t>
      </w:r>
      <w:bookmarkEnd w:id="35"/>
    </w:p>
    <w:p w14:paraId="24C9A49D" w14:textId="66BCEC2E" w:rsidR="003B60DD" w:rsidRPr="005042CD" w:rsidRDefault="003B60DD" w:rsidP="003B60DD">
      <w:pPr>
        <w:jc w:val="both"/>
        <w:rPr>
          <w:lang w:eastAsia="ja-JP"/>
        </w:rPr>
      </w:pPr>
    </w:p>
    <w:p w14:paraId="402CDFE7" w14:textId="5C35A663"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sidRPr="00AD1EAD">
        <w:rPr>
          <w:lang w:eastAsia="ja-JP"/>
        </w:rPr>
      </w:r>
      <w:r w:rsidR="00AD1EAD">
        <w:rPr>
          <w:lang w:eastAsia="ja-JP"/>
        </w:rPr>
        <w:instrText xml:space="preserve"> \* MERGEFORMAT </w:instrText>
      </w:r>
      <w:r w:rsidR="00AD1EAD" w:rsidRPr="00AD1EAD">
        <w:rPr>
          <w:lang w:eastAsia="ja-JP"/>
        </w:rPr>
        <w:fldChar w:fldCharType="separate"/>
      </w:r>
      <w:r w:rsidR="00AD1EAD" w:rsidRPr="00AD1EAD">
        <w:rPr>
          <w:lang w:eastAsia="ja-JP"/>
        </w:rPr>
        <w:t xml:space="preserve">Figure </w:t>
      </w:r>
      <w:r w:rsidR="00AD1EAD" w:rsidRPr="00AD1EAD">
        <w:rPr>
          <w:noProof/>
          <w:lang w:eastAsia="ja-JP"/>
        </w:rPr>
        <w:t>8</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sidRPr="00FD3EF8">
        <w:rPr>
          <w:lang w:eastAsia="ja-JP"/>
        </w:rPr>
      </w:r>
      <w:r w:rsidR="00FD3EF8">
        <w:rPr>
          <w:lang w:eastAsia="ja-JP"/>
        </w:rPr>
        <w:instrText xml:space="preserve"> \* MERGEFORMAT </w:instrText>
      </w:r>
      <w:r w:rsidR="00FD3EF8" w:rsidRPr="00FD3EF8">
        <w:rPr>
          <w:lang w:eastAsia="ja-JP"/>
        </w:rPr>
        <w:fldChar w:fldCharType="separate"/>
      </w:r>
      <w:r w:rsidR="00FD3EF8" w:rsidRPr="00FD3EF8">
        <w:rPr>
          <w:lang w:eastAsia="ja-JP"/>
        </w:rPr>
        <w:t xml:space="preserve">Figure </w:t>
      </w:r>
      <w:r w:rsidR="00FD3EF8" w:rsidRPr="00FD3EF8">
        <w:rPr>
          <w:noProof/>
          <w:lang w:eastAsia="ja-JP"/>
        </w:rPr>
        <w:t>9</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BD305A" w:rsidRPr="005653FB" w:rsidRDefault="00BD305A" w:rsidP="003B60DD">
                            <w:pPr>
                              <w:contextualSpacing/>
                              <w:rPr>
                                <w:rFonts w:ascii="Courier New" w:hAnsi="Courier New" w:cs="Courier New"/>
                                <w:sz w:val="16"/>
                              </w:rPr>
                            </w:pPr>
                          </w:p>
                          <w:p w14:paraId="17D1872A"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import "</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5C3B1559" w14:textId="77777777" w:rsidR="00BD305A" w:rsidRPr="005653FB" w:rsidRDefault="00BD305A" w:rsidP="003B60DD">
                            <w:pPr>
                              <w:contextualSpacing/>
                              <w:rPr>
                                <w:rFonts w:ascii="Courier New" w:hAnsi="Courier New" w:cs="Courier New"/>
                                <w:sz w:val="16"/>
                              </w:rPr>
                            </w:pPr>
                          </w:p>
                          <w:p w14:paraId="61AECEEC" w14:textId="77777777" w:rsidR="00BD305A" w:rsidRPr="005653FB" w:rsidRDefault="00BD305A"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sum(</w:t>
                            </w:r>
                            <w:proofErr w:type="gramEnd"/>
                            <w:r w:rsidRPr="005653FB">
                              <w:rPr>
                                <w:rFonts w:ascii="Courier New" w:hAnsi="Courier New" w:cs="Courier New"/>
                                <w:sz w:val="16"/>
                              </w:rPr>
                              <w:t>s []</w:t>
                            </w:r>
                            <w:proofErr w:type="spellStart"/>
                            <w:r w:rsidRPr="005653FB">
                              <w:rPr>
                                <w:rFonts w:ascii="Courier New" w:hAnsi="Courier New" w:cs="Courier New"/>
                                <w:sz w:val="16"/>
                              </w:rPr>
                              <w:t>int</w:t>
                            </w:r>
                            <w:proofErr w:type="spellEnd"/>
                            <w:r w:rsidRPr="005653FB">
                              <w:rPr>
                                <w:rFonts w:ascii="Courier New" w:hAnsi="Courier New" w:cs="Courier New"/>
                                <w:sz w:val="16"/>
                              </w:rPr>
                              <w:t xml:space="preserve">, c </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 {</w:t>
                            </w:r>
                          </w:p>
                          <w:p w14:paraId="0A451A8A"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sum :</w:t>
                            </w:r>
                            <w:proofErr w:type="gramEnd"/>
                            <w:r w:rsidRPr="005653FB">
                              <w:rPr>
                                <w:rFonts w:ascii="Courier New" w:hAnsi="Courier New" w:cs="Courier New"/>
                                <w:sz w:val="16"/>
                              </w:rPr>
                              <w:t>= 0</w:t>
                            </w:r>
                          </w:p>
                          <w:p w14:paraId="1817DBB4"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 xml:space="preserve">for _, </w:t>
                            </w:r>
                            <w:proofErr w:type="gramStart"/>
                            <w:r w:rsidRPr="005653FB">
                              <w:rPr>
                                <w:rFonts w:ascii="Courier New" w:hAnsi="Courier New" w:cs="Courier New"/>
                                <w:sz w:val="16"/>
                              </w:rPr>
                              <w:t>v :</w:t>
                            </w:r>
                            <w:proofErr w:type="gramEnd"/>
                            <w:r w:rsidRPr="005653FB">
                              <w:rPr>
                                <w:rFonts w:ascii="Courier New" w:hAnsi="Courier New" w:cs="Courier New"/>
                                <w:sz w:val="16"/>
                              </w:rPr>
                              <w:t>= range s {</w:t>
                            </w:r>
                          </w:p>
                          <w:p w14:paraId="66544B60"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BD305A" w:rsidRPr="005653FB" w:rsidRDefault="00BD305A" w:rsidP="003B60DD">
                            <w:pPr>
                              <w:contextualSpacing/>
                              <w:rPr>
                                <w:rFonts w:ascii="Courier New" w:hAnsi="Courier New" w:cs="Courier New"/>
                                <w:sz w:val="16"/>
                              </w:rPr>
                            </w:pPr>
                          </w:p>
                          <w:p w14:paraId="0EE2832A" w14:textId="77777777" w:rsidR="00BD305A" w:rsidRPr="005653FB" w:rsidRDefault="00BD305A"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main(</w:t>
                            </w:r>
                            <w:proofErr w:type="gramEnd"/>
                            <w:r w:rsidRPr="005653FB">
                              <w:rPr>
                                <w:rFonts w:ascii="Courier New" w:hAnsi="Courier New" w:cs="Courier New"/>
                                <w:sz w:val="16"/>
                              </w:rPr>
                              <w:t>) {</w:t>
                            </w:r>
                          </w:p>
                          <w:p w14:paraId="22CEA0E6"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s :</w:t>
                            </w:r>
                            <w:proofErr w:type="gramEnd"/>
                            <w:r w:rsidRPr="005653FB">
                              <w:rPr>
                                <w:rFonts w:ascii="Courier New" w:hAnsi="Courier New" w:cs="Courier New"/>
                                <w:sz w:val="16"/>
                              </w:rPr>
                              <w:t>= []</w:t>
                            </w:r>
                            <w:proofErr w:type="spellStart"/>
                            <w:r w:rsidRPr="005653FB">
                              <w:rPr>
                                <w:rFonts w:ascii="Courier New" w:hAnsi="Courier New" w:cs="Courier New"/>
                                <w:sz w:val="16"/>
                              </w:rPr>
                              <w:t>int</w:t>
                            </w:r>
                            <w:proofErr w:type="spellEnd"/>
                            <w:r w:rsidRPr="005653FB">
                              <w:rPr>
                                <w:rFonts w:ascii="Courier New" w:hAnsi="Courier New" w:cs="Courier New"/>
                                <w:sz w:val="16"/>
                              </w:rPr>
                              <w:t>{7, 2, 8, -9, 4, 0}</w:t>
                            </w:r>
                          </w:p>
                          <w:p w14:paraId="6BFF6BB2" w14:textId="77777777" w:rsidR="00BD305A" w:rsidRPr="005653FB" w:rsidRDefault="00BD305A" w:rsidP="003B60DD">
                            <w:pPr>
                              <w:contextualSpacing/>
                              <w:rPr>
                                <w:rFonts w:ascii="Courier New" w:hAnsi="Courier New" w:cs="Courier New"/>
                                <w:sz w:val="16"/>
                              </w:rPr>
                            </w:pPr>
                          </w:p>
                          <w:p w14:paraId="40D38B31"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c :</w:t>
                            </w:r>
                            <w:proofErr w:type="gramEnd"/>
                            <w:r w:rsidRPr="005653FB">
                              <w:rPr>
                                <w:rFonts w:ascii="Courier New" w:hAnsi="Courier New" w:cs="Courier New"/>
                                <w:sz w:val="16"/>
                              </w:rPr>
                              <w:t>=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0E8FB6A3"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go sum(s</w:t>
                            </w:r>
                            <w:proofErr w:type="gramStart"/>
                            <w:r w:rsidRPr="005653FB">
                              <w:rPr>
                                <w:rFonts w:ascii="Courier New" w:hAnsi="Courier New" w:cs="Courier New"/>
                                <w:sz w:val="16"/>
                              </w:rPr>
                              <w:t>[:</w:t>
                            </w:r>
                            <w:proofErr w:type="spellStart"/>
                            <w:r w:rsidRPr="005653FB">
                              <w:rPr>
                                <w:rFonts w:ascii="Courier New" w:hAnsi="Courier New" w:cs="Courier New"/>
                                <w:sz w:val="16"/>
                              </w:rPr>
                              <w:t>len</w:t>
                            </w:r>
                            <w:proofErr w:type="spellEnd"/>
                            <w:proofErr w:type="gramEnd"/>
                            <w:r w:rsidRPr="005653FB">
                              <w:rPr>
                                <w:rFonts w:ascii="Courier New" w:hAnsi="Courier New" w:cs="Courier New"/>
                                <w:sz w:val="16"/>
                              </w:rPr>
                              <w:t>(s)/2], c)</w:t>
                            </w:r>
                          </w:p>
                          <w:p w14:paraId="3A5E4AE8"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4E6C68E4"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 xml:space="preserve">x, </w:t>
                            </w:r>
                            <w:proofErr w:type="gramStart"/>
                            <w:r w:rsidRPr="005653FB">
                              <w:rPr>
                                <w:rFonts w:ascii="Courier New" w:hAnsi="Courier New" w:cs="Courier New"/>
                                <w:sz w:val="16"/>
                              </w:rPr>
                              <w:t>y :</w:t>
                            </w:r>
                            <w:proofErr w:type="gramEnd"/>
                            <w:r w:rsidRPr="005653FB">
                              <w:rPr>
                                <w:rFonts w:ascii="Courier New" w:hAnsi="Courier New" w:cs="Courier New"/>
                                <w:sz w:val="16"/>
                              </w:rPr>
                              <w:t>= &lt;-c, &lt;-c // receive from c</w:t>
                            </w:r>
                          </w:p>
                          <w:p w14:paraId="3000DF07" w14:textId="77777777" w:rsidR="00BD305A" w:rsidRPr="005653FB" w:rsidRDefault="00BD305A" w:rsidP="003B60DD">
                            <w:pPr>
                              <w:contextualSpacing/>
                              <w:rPr>
                                <w:rFonts w:ascii="Courier New" w:hAnsi="Courier New" w:cs="Courier New"/>
                                <w:sz w:val="16"/>
                              </w:rPr>
                            </w:pPr>
                          </w:p>
                          <w:p w14:paraId="2C78CE1C" w14:textId="77777777" w:rsidR="00BD305A" w:rsidRPr="005653FB" w:rsidRDefault="00BD305A"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BD305A" w:rsidRPr="005653FB" w:rsidRDefault="00BD305A" w:rsidP="003B60DD">
                      <w:pPr>
                        <w:contextualSpacing/>
                        <w:rPr>
                          <w:rFonts w:ascii="Courier New" w:hAnsi="Courier New" w:cs="Courier New"/>
                          <w:sz w:val="16"/>
                        </w:rPr>
                      </w:pPr>
                    </w:p>
                    <w:p w14:paraId="17D1872A"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import "</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5C3B1559" w14:textId="77777777" w:rsidR="00BD305A" w:rsidRPr="005653FB" w:rsidRDefault="00BD305A" w:rsidP="003B60DD">
                      <w:pPr>
                        <w:contextualSpacing/>
                        <w:rPr>
                          <w:rFonts w:ascii="Courier New" w:hAnsi="Courier New" w:cs="Courier New"/>
                          <w:sz w:val="16"/>
                        </w:rPr>
                      </w:pPr>
                    </w:p>
                    <w:p w14:paraId="61AECEEC" w14:textId="77777777" w:rsidR="00BD305A" w:rsidRPr="005653FB" w:rsidRDefault="00BD305A"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sum(</w:t>
                      </w:r>
                      <w:proofErr w:type="gramEnd"/>
                      <w:r w:rsidRPr="005653FB">
                        <w:rPr>
                          <w:rFonts w:ascii="Courier New" w:hAnsi="Courier New" w:cs="Courier New"/>
                          <w:sz w:val="16"/>
                        </w:rPr>
                        <w:t>s []</w:t>
                      </w:r>
                      <w:proofErr w:type="spellStart"/>
                      <w:r w:rsidRPr="005653FB">
                        <w:rPr>
                          <w:rFonts w:ascii="Courier New" w:hAnsi="Courier New" w:cs="Courier New"/>
                          <w:sz w:val="16"/>
                        </w:rPr>
                        <w:t>int</w:t>
                      </w:r>
                      <w:proofErr w:type="spellEnd"/>
                      <w:r w:rsidRPr="005653FB">
                        <w:rPr>
                          <w:rFonts w:ascii="Courier New" w:hAnsi="Courier New" w:cs="Courier New"/>
                          <w:sz w:val="16"/>
                        </w:rPr>
                        <w:t xml:space="preserve">, c </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 {</w:t>
                      </w:r>
                    </w:p>
                    <w:p w14:paraId="0A451A8A"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sum :</w:t>
                      </w:r>
                      <w:proofErr w:type="gramEnd"/>
                      <w:r w:rsidRPr="005653FB">
                        <w:rPr>
                          <w:rFonts w:ascii="Courier New" w:hAnsi="Courier New" w:cs="Courier New"/>
                          <w:sz w:val="16"/>
                        </w:rPr>
                        <w:t>= 0</w:t>
                      </w:r>
                    </w:p>
                    <w:p w14:paraId="1817DBB4"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 xml:space="preserve">for _, </w:t>
                      </w:r>
                      <w:proofErr w:type="gramStart"/>
                      <w:r w:rsidRPr="005653FB">
                        <w:rPr>
                          <w:rFonts w:ascii="Courier New" w:hAnsi="Courier New" w:cs="Courier New"/>
                          <w:sz w:val="16"/>
                        </w:rPr>
                        <w:t>v :</w:t>
                      </w:r>
                      <w:proofErr w:type="gramEnd"/>
                      <w:r w:rsidRPr="005653FB">
                        <w:rPr>
                          <w:rFonts w:ascii="Courier New" w:hAnsi="Courier New" w:cs="Courier New"/>
                          <w:sz w:val="16"/>
                        </w:rPr>
                        <w:t>= range s {</w:t>
                      </w:r>
                    </w:p>
                    <w:p w14:paraId="66544B60"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BD305A" w:rsidRPr="005653FB" w:rsidRDefault="00BD305A" w:rsidP="003B60DD">
                      <w:pPr>
                        <w:contextualSpacing/>
                        <w:rPr>
                          <w:rFonts w:ascii="Courier New" w:hAnsi="Courier New" w:cs="Courier New"/>
                          <w:sz w:val="16"/>
                        </w:rPr>
                      </w:pPr>
                    </w:p>
                    <w:p w14:paraId="0EE2832A" w14:textId="77777777" w:rsidR="00BD305A" w:rsidRPr="005653FB" w:rsidRDefault="00BD305A"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main(</w:t>
                      </w:r>
                      <w:proofErr w:type="gramEnd"/>
                      <w:r w:rsidRPr="005653FB">
                        <w:rPr>
                          <w:rFonts w:ascii="Courier New" w:hAnsi="Courier New" w:cs="Courier New"/>
                          <w:sz w:val="16"/>
                        </w:rPr>
                        <w:t>) {</w:t>
                      </w:r>
                    </w:p>
                    <w:p w14:paraId="22CEA0E6"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s :</w:t>
                      </w:r>
                      <w:proofErr w:type="gramEnd"/>
                      <w:r w:rsidRPr="005653FB">
                        <w:rPr>
                          <w:rFonts w:ascii="Courier New" w:hAnsi="Courier New" w:cs="Courier New"/>
                          <w:sz w:val="16"/>
                        </w:rPr>
                        <w:t>= []</w:t>
                      </w:r>
                      <w:proofErr w:type="spellStart"/>
                      <w:r w:rsidRPr="005653FB">
                        <w:rPr>
                          <w:rFonts w:ascii="Courier New" w:hAnsi="Courier New" w:cs="Courier New"/>
                          <w:sz w:val="16"/>
                        </w:rPr>
                        <w:t>int</w:t>
                      </w:r>
                      <w:proofErr w:type="spellEnd"/>
                      <w:r w:rsidRPr="005653FB">
                        <w:rPr>
                          <w:rFonts w:ascii="Courier New" w:hAnsi="Courier New" w:cs="Courier New"/>
                          <w:sz w:val="16"/>
                        </w:rPr>
                        <w:t>{7, 2, 8, -9, 4, 0}</w:t>
                      </w:r>
                    </w:p>
                    <w:p w14:paraId="6BFF6BB2" w14:textId="77777777" w:rsidR="00BD305A" w:rsidRPr="005653FB" w:rsidRDefault="00BD305A" w:rsidP="003B60DD">
                      <w:pPr>
                        <w:contextualSpacing/>
                        <w:rPr>
                          <w:rFonts w:ascii="Courier New" w:hAnsi="Courier New" w:cs="Courier New"/>
                          <w:sz w:val="16"/>
                        </w:rPr>
                      </w:pPr>
                    </w:p>
                    <w:p w14:paraId="40D38B31"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c :</w:t>
                      </w:r>
                      <w:proofErr w:type="gramEnd"/>
                      <w:r w:rsidRPr="005653FB">
                        <w:rPr>
                          <w:rFonts w:ascii="Courier New" w:hAnsi="Courier New" w:cs="Courier New"/>
                          <w:sz w:val="16"/>
                        </w:rPr>
                        <w:t>=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0E8FB6A3"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go sum(s</w:t>
                      </w:r>
                      <w:proofErr w:type="gramStart"/>
                      <w:r w:rsidRPr="005653FB">
                        <w:rPr>
                          <w:rFonts w:ascii="Courier New" w:hAnsi="Courier New" w:cs="Courier New"/>
                          <w:sz w:val="16"/>
                        </w:rPr>
                        <w:t>[:</w:t>
                      </w:r>
                      <w:proofErr w:type="spellStart"/>
                      <w:r w:rsidRPr="005653FB">
                        <w:rPr>
                          <w:rFonts w:ascii="Courier New" w:hAnsi="Courier New" w:cs="Courier New"/>
                          <w:sz w:val="16"/>
                        </w:rPr>
                        <w:t>len</w:t>
                      </w:r>
                      <w:proofErr w:type="spellEnd"/>
                      <w:proofErr w:type="gramEnd"/>
                      <w:r w:rsidRPr="005653FB">
                        <w:rPr>
                          <w:rFonts w:ascii="Courier New" w:hAnsi="Courier New" w:cs="Courier New"/>
                          <w:sz w:val="16"/>
                        </w:rPr>
                        <w:t>(s)/2], c)</w:t>
                      </w:r>
                    </w:p>
                    <w:p w14:paraId="3A5E4AE8"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4E6C68E4"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ab/>
                        <w:t xml:space="preserve">x, </w:t>
                      </w:r>
                      <w:proofErr w:type="gramStart"/>
                      <w:r w:rsidRPr="005653FB">
                        <w:rPr>
                          <w:rFonts w:ascii="Courier New" w:hAnsi="Courier New" w:cs="Courier New"/>
                          <w:sz w:val="16"/>
                        </w:rPr>
                        <w:t>y :</w:t>
                      </w:r>
                      <w:proofErr w:type="gramEnd"/>
                      <w:r w:rsidRPr="005653FB">
                        <w:rPr>
                          <w:rFonts w:ascii="Courier New" w:hAnsi="Courier New" w:cs="Courier New"/>
                          <w:sz w:val="16"/>
                        </w:rPr>
                        <w:t>= &lt;-c, &lt;-c // receive from c</w:t>
                      </w:r>
                    </w:p>
                    <w:p w14:paraId="3000DF07" w14:textId="77777777" w:rsidR="00BD305A" w:rsidRPr="005653FB" w:rsidRDefault="00BD305A" w:rsidP="003B60DD">
                      <w:pPr>
                        <w:contextualSpacing/>
                        <w:rPr>
                          <w:rFonts w:ascii="Courier New" w:hAnsi="Courier New" w:cs="Courier New"/>
                          <w:sz w:val="16"/>
                        </w:rPr>
                      </w:pPr>
                    </w:p>
                    <w:p w14:paraId="2C78CE1C" w14:textId="77777777" w:rsidR="00BD305A" w:rsidRPr="005653FB" w:rsidRDefault="00BD305A"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BD305A" w:rsidRPr="005653FB" w:rsidRDefault="00BD305A"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04C0922B" w:rsidR="00E4639B" w:rsidRPr="005042CD" w:rsidRDefault="00E4639B" w:rsidP="00E4639B">
      <w:pPr>
        <w:jc w:val="both"/>
        <w:rPr>
          <w:sz w:val="16"/>
          <w:lang w:eastAsia="ja-JP"/>
        </w:rPr>
      </w:pPr>
      <w:bookmarkStart w:id="37" w:name="_Ref6398246"/>
      <w:bookmarkStart w:id="38"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8</w:t>
      </w:r>
      <w:r w:rsidRPr="005042CD">
        <w:rPr>
          <w:sz w:val="16"/>
          <w:lang w:eastAsia="ja-JP"/>
        </w:rPr>
        <w:fldChar w:fldCharType="end"/>
      </w:r>
      <w:bookmarkEnd w:id="37"/>
      <w:r w:rsidRPr="005042CD">
        <w:rPr>
          <w:sz w:val="16"/>
          <w:lang w:eastAsia="ja-JP"/>
        </w:rPr>
        <w:t>. Code snippet for Go Channels.</w:t>
      </w:r>
      <w:bookmarkEnd w:id="38"/>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BD305A" w:rsidRPr="005653FB" w:rsidRDefault="00BD305A"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BD305A" w:rsidRPr="005653FB" w:rsidRDefault="00BD305A" w:rsidP="00E4639B">
                            <w:pPr>
                              <w:contextualSpacing/>
                              <w:rPr>
                                <w:rFonts w:ascii="Courier New" w:hAnsi="Courier New" w:cs="Courier New"/>
                                <w:sz w:val="16"/>
                              </w:rPr>
                            </w:pPr>
                          </w:p>
                          <w:p w14:paraId="61A8DDAF" w14:textId="77777777" w:rsidR="00BD305A" w:rsidRPr="005653FB" w:rsidRDefault="00BD305A"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BD305A" w:rsidRPr="005653FB" w:rsidRDefault="00BD305A"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BD305A" w:rsidRPr="005653FB" w:rsidRDefault="00BD305A" w:rsidP="00E4639B">
                      <w:pPr>
                        <w:contextualSpacing/>
                        <w:rPr>
                          <w:rFonts w:ascii="Courier New" w:hAnsi="Courier New" w:cs="Courier New"/>
                          <w:sz w:val="16"/>
                        </w:rPr>
                      </w:pPr>
                    </w:p>
                    <w:p w14:paraId="61A8DDAF" w14:textId="77777777" w:rsidR="00BD305A" w:rsidRPr="005653FB" w:rsidRDefault="00BD305A"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39" w:name="_Toc3889812"/>
    </w:p>
    <w:p w14:paraId="3C223B32" w14:textId="32A56F1C" w:rsidR="00E4639B" w:rsidRPr="005042CD" w:rsidRDefault="00E4639B" w:rsidP="00E4639B">
      <w:pPr>
        <w:jc w:val="both"/>
        <w:rPr>
          <w:lang w:eastAsia="ja-JP"/>
        </w:rPr>
      </w:pPr>
      <w:bookmarkStart w:id="40"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9</w:t>
      </w:r>
      <w:r w:rsidRPr="005042CD">
        <w:rPr>
          <w:sz w:val="16"/>
          <w:lang w:eastAsia="ja-JP"/>
        </w:rPr>
        <w:fldChar w:fldCharType="end"/>
      </w:r>
      <w:bookmarkEnd w:id="40"/>
      <w:r w:rsidRPr="005042CD">
        <w:rPr>
          <w:sz w:val="16"/>
          <w:lang w:eastAsia="ja-JP"/>
        </w:rPr>
        <w:t>. Output for Go Channels code snippet</w:t>
      </w:r>
      <w:bookmarkEnd w:id="39"/>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EE46A1" w:rsidRPr="005042CD">
        <w:rPr>
          <w:sz w:val="16"/>
          <w:lang w:eastAsia="ja-JP"/>
        </w:rPr>
        <w:t xml:space="preserve">Figure </w:t>
      </w:r>
      <w:r w:rsidR="00EE46A1">
        <w:rPr>
          <w:noProof/>
          <w:sz w:val="16"/>
          <w:lang w:eastAsia="ja-JP"/>
        </w:rPr>
        <w:t>8</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1" w:name="_Toc3892316"/>
      <w:r w:rsidRPr="005042CD">
        <w:rPr>
          <w:lang w:eastAsia="ja-JP"/>
        </w:rPr>
        <w:lastRenderedPageBreak/>
        <w:t xml:space="preserve">Peer-to-Peer </w:t>
      </w:r>
      <w:bookmarkEnd w:id="41"/>
      <w:r w:rsidR="003E7C37">
        <w:rPr>
          <w:lang w:eastAsia="ja-JP"/>
        </w:rPr>
        <w:t>Communication</w:t>
      </w:r>
    </w:p>
    <w:p w14:paraId="23308507" w14:textId="3F722E62"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5E7A5A">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19]","plainTextFormattedCitation":"[19]","previouslyFormattedCitation":"[19]"},"properties":{"noteIndex":0},"schema":"https://github.com/citation-style-language/schema/raw/master/csl-citation.json"}</w:instrText>
      </w:r>
      <w:r w:rsidR="00E4639B" w:rsidRPr="005042CD">
        <w:rPr>
          <w:lang w:eastAsia="ja-JP"/>
        </w:rPr>
        <w:fldChar w:fldCharType="separate"/>
      </w:r>
      <w:r w:rsidR="005B2F31" w:rsidRPr="005B2F31">
        <w:rPr>
          <w:noProof/>
          <w:lang w:eastAsia="ja-JP"/>
        </w:rPr>
        <w:t>[19]</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5E7A5A">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0]","plainTextFormattedCitation":"[20]","previouslyFormattedCitation":"[20]"},"properties":{"noteIndex":0},"schema":"https://github.com/citation-style-language/schema/raw/master/csl-citation.json"}</w:instrText>
      </w:r>
      <w:r w:rsidR="00E4639B" w:rsidRPr="005042CD">
        <w:rPr>
          <w:lang w:eastAsia="ja-JP"/>
        </w:rPr>
        <w:fldChar w:fldCharType="separate"/>
      </w:r>
      <w:r w:rsidR="005B2F31" w:rsidRPr="005B2F31">
        <w:rPr>
          <w:noProof/>
          <w:lang w:eastAsia="ja-JP"/>
        </w:rPr>
        <w:t>[20]</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54584E6B" w:rsidR="006832DA" w:rsidRPr="005042CD" w:rsidRDefault="006832DA" w:rsidP="006832DA">
      <w:pPr>
        <w:pStyle w:val="Heading2"/>
        <w:rPr>
          <w:lang w:eastAsia="ja-JP"/>
        </w:rPr>
      </w:pPr>
      <w:r w:rsidRPr="005042CD">
        <w:rPr>
          <w:lang w:eastAsia="ja-JP"/>
        </w:rPr>
        <w:t xml:space="preserve">Data Structure </w:t>
      </w:r>
      <w:r w:rsidR="000111D8">
        <w:rPr>
          <w:lang w:eastAsia="ja-JP"/>
        </w:rPr>
        <w:t>Desig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3BEBE1D0"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FE3A40">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1]","plainTextFormattedCitation":"[21]","previouslyFormattedCitation":"[21]"},"properties":{"noteIndex":0},"schema":"https://github.com/citation-style-language/schema/raw/master/csl-citation.json"}</w:instrText>
      </w:r>
      <w:r>
        <w:rPr>
          <w:lang w:eastAsia="ja-JP"/>
        </w:rPr>
        <w:fldChar w:fldCharType="separate"/>
      </w:r>
      <w:r w:rsidRPr="00F43FFF">
        <w:rPr>
          <w:noProof/>
          <w:lang w:eastAsia="ja-JP"/>
        </w:rPr>
        <w:t>[21]</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EE46A1" w:rsidRPr="005042CD">
        <w:rPr>
          <w:sz w:val="16"/>
          <w:lang w:eastAsia="ja-JP"/>
        </w:rPr>
        <w:t xml:space="preserve">Figure </w:t>
      </w:r>
      <w:r w:rsidR="00EE46A1">
        <w:rPr>
          <w:noProof/>
          <w:sz w:val="16"/>
          <w:lang w:eastAsia="ja-JP"/>
        </w:rPr>
        <w:t>10</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BD305A" w:rsidRPr="00580960" w:rsidRDefault="00BD305A"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 xml:space="preserve">Index       </w:t>
                            </w:r>
                            <w:proofErr w:type="spellStart"/>
                            <w:r w:rsidRPr="00580960">
                              <w:rPr>
                                <w:rFonts w:ascii="Courier New" w:hAnsi="Courier New" w:cs="Courier New"/>
                                <w:sz w:val="16"/>
                              </w:rPr>
                              <w:t>int</w:t>
                            </w:r>
                            <w:proofErr w:type="spellEnd"/>
                          </w:p>
                          <w:p w14:paraId="5B653BE3"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PrevHash</w:t>
                            </w:r>
                            <w:proofErr w:type="spellEnd"/>
                            <w:r w:rsidRPr="00580960">
                              <w:rPr>
                                <w:rFonts w:ascii="Courier New" w:hAnsi="Courier New" w:cs="Courier New"/>
                                <w:sz w:val="16"/>
                              </w:rPr>
                              <w:t xml:space="preserve">    string</w:t>
                            </w:r>
                          </w:p>
                          <w:p w14:paraId="2B4FC692"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TimeSent</w:t>
                            </w:r>
                            <w:proofErr w:type="spellEnd"/>
                            <w:r w:rsidRPr="00580960">
                              <w:rPr>
                                <w:rFonts w:ascii="Courier New" w:hAnsi="Courier New" w:cs="Courier New"/>
                                <w:sz w:val="16"/>
                              </w:rPr>
                              <w:t xml:space="preserve">    </w:t>
                            </w:r>
                            <w:proofErr w:type="spellStart"/>
                            <w:proofErr w:type="gramStart"/>
                            <w:r w:rsidRPr="00580960">
                              <w:rPr>
                                <w:rFonts w:ascii="Courier New" w:hAnsi="Courier New" w:cs="Courier New"/>
                                <w:sz w:val="16"/>
                              </w:rPr>
                              <w:t>time.Time</w:t>
                            </w:r>
                            <w:proofErr w:type="spellEnd"/>
                            <w:proofErr w:type="gramEnd"/>
                          </w:p>
                          <w:p w14:paraId="3B2AE019"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w:t>
                            </w:r>
                          </w:p>
                          <w:p w14:paraId="76E3F000" w14:textId="77777777" w:rsidR="00BD305A" w:rsidRPr="00580960" w:rsidRDefault="00BD305A" w:rsidP="00580960">
                            <w:pPr>
                              <w:rPr>
                                <w:rFonts w:ascii="Courier New" w:hAnsi="Courier New" w:cs="Courier New"/>
                                <w:sz w:val="16"/>
                              </w:rPr>
                            </w:pPr>
                          </w:p>
                          <w:p w14:paraId="217B36CC"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BD305A" w:rsidRPr="00580960" w:rsidRDefault="00BD305A"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 xml:space="preserve">Blocks  </w:t>
                            </w:r>
                            <w:proofErr w:type="gramStart"/>
                            <w:r w:rsidRPr="00580960">
                              <w:rPr>
                                <w:rFonts w:ascii="Courier New" w:hAnsi="Courier New" w:cs="Courier New"/>
                                <w:sz w:val="16"/>
                              </w:rPr>
                              <w:t xml:space="preserve">   [</w:t>
                            </w:r>
                            <w:proofErr w:type="gramEnd"/>
                            <w:r w:rsidRPr="00580960">
                              <w:rPr>
                                <w:rFonts w:ascii="Courier New" w:hAnsi="Courier New" w:cs="Courier New"/>
                                <w:sz w:val="16"/>
                              </w:rPr>
                              <w:t>]Block</w:t>
                            </w:r>
                          </w:p>
                          <w:p w14:paraId="769BC859"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State      map[string]</w:t>
                            </w:r>
                            <w:proofErr w:type="spellStart"/>
                            <w:r w:rsidRPr="00580960">
                              <w:rPr>
                                <w:rFonts w:ascii="Courier New" w:hAnsi="Courier New" w:cs="Courier New"/>
                                <w:sz w:val="16"/>
                              </w:rPr>
                              <w:t>int</w:t>
                            </w:r>
                            <w:proofErr w:type="spellEnd"/>
                          </w:p>
                          <w:p w14:paraId="5161EDE6"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 xml:space="preserve">Difficulty </w:t>
                            </w:r>
                            <w:proofErr w:type="spellStart"/>
                            <w:r w:rsidRPr="00580960">
                              <w:rPr>
                                <w:rFonts w:ascii="Courier New" w:hAnsi="Courier New" w:cs="Courier New"/>
                                <w:sz w:val="16"/>
                              </w:rPr>
                              <w:t>int</w:t>
                            </w:r>
                            <w:proofErr w:type="spellEnd"/>
                          </w:p>
                          <w:p w14:paraId="1901C685" w14:textId="34F07C3A" w:rsidR="00BD305A" w:rsidRPr="005653FB" w:rsidRDefault="00BD305A"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BD305A" w:rsidRPr="00580960" w:rsidRDefault="00BD305A"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 xml:space="preserve">Index       </w:t>
                      </w:r>
                      <w:proofErr w:type="spellStart"/>
                      <w:r w:rsidRPr="00580960">
                        <w:rPr>
                          <w:rFonts w:ascii="Courier New" w:hAnsi="Courier New" w:cs="Courier New"/>
                          <w:sz w:val="16"/>
                        </w:rPr>
                        <w:t>int</w:t>
                      </w:r>
                      <w:proofErr w:type="spellEnd"/>
                    </w:p>
                    <w:p w14:paraId="5B653BE3"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PrevHash</w:t>
                      </w:r>
                      <w:proofErr w:type="spellEnd"/>
                      <w:r w:rsidRPr="00580960">
                        <w:rPr>
                          <w:rFonts w:ascii="Courier New" w:hAnsi="Courier New" w:cs="Courier New"/>
                          <w:sz w:val="16"/>
                        </w:rPr>
                        <w:t xml:space="preserve">    string</w:t>
                      </w:r>
                    </w:p>
                    <w:p w14:paraId="2B4FC692"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TimeSent</w:t>
                      </w:r>
                      <w:proofErr w:type="spellEnd"/>
                      <w:r w:rsidRPr="00580960">
                        <w:rPr>
                          <w:rFonts w:ascii="Courier New" w:hAnsi="Courier New" w:cs="Courier New"/>
                          <w:sz w:val="16"/>
                        </w:rPr>
                        <w:t xml:space="preserve">    </w:t>
                      </w:r>
                      <w:proofErr w:type="spellStart"/>
                      <w:proofErr w:type="gramStart"/>
                      <w:r w:rsidRPr="00580960">
                        <w:rPr>
                          <w:rFonts w:ascii="Courier New" w:hAnsi="Courier New" w:cs="Courier New"/>
                          <w:sz w:val="16"/>
                        </w:rPr>
                        <w:t>time.Time</w:t>
                      </w:r>
                      <w:proofErr w:type="spellEnd"/>
                      <w:proofErr w:type="gramEnd"/>
                    </w:p>
                    <w:p w14:paraId="3B2AE019"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w:t>
                      </w:r>
                    </w:p>
                    <w:p w14:paraId="76E3F000" w14:textId="77777777" w:rsidR="00BD305A" w:rsidRPr="00580960" w:rsidRDefault="00BD305A" w:rsidP="00580960">
                      <w:pPr>
                        <w:rPr>
                          <w:rFonts w:ascii="Courier New" w:hAnsi="Courier New" w:cs="Courier New"/>
                          <w:sz w:val="16"/>
                        </w:rPr>
                      </w:pPr>
                    </w:p>
                    <w:p w14:paraId="217B36CC"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BD305A" w:rsidRPr="00580960" w:rsidRDefault="00BD305A"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 xml:space="preserve">Blocks  </w:t>
                      </w:r>
                      <w:proofErr w:type="gramStart"/>
                      <w:r w:rsidRPr="00580960">
                        <w:rPr>
                          <w:rFonts w:ascii="Courier New" w:hAnsi="Courier New" w:cs="Courier New"/>
                          <w:sz w:val="16"/>
                        </w:rPr>
                        <w:t xml:space="preserve">   [</w:t>
                      </w:r>
                      <w:proofErr w:type="gramEnd"/>
                      <w:r w:rsidRPr="00580960">
                        <w:rPr>
                          <w:rFonts w:ascii="Courier New" w:hAnsi="Courier New" w:cs="Courier New"/>
                          <w:sz w:val="16"/>
                        </w:rPr>
                        <w:t>]Block</w:t>
                      </w:r>
                    </w:p>
                    <w:p w14:paraId="769BC859"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State      map[string]</w:t>
                      </w:r>
                      <w:proofErr w:type="spellStart"/>
                      <w:r w:rsidRPr="00580960">
                        <w:rPr>
                          <w:rFonts w:ascii="Courier New" w:hAnsi="Courier New" w:cs="Courier New"/>
                          <w:sz w:val="16"/>
                        </w:rPr>
                        <w:t>int</w:t>
                      </w:r>
                      <w:proofErr w:type="spellEnd"/>
                    </w:p>
                    <w:p w14:paraId="5161EDE6" w14:textId="77777777" w:rsidR="00BD305A" w:rsidRPr="00580960" w:rsidRDefault="00BD305A" w:rsidP="00580960">
                      <w:pPr>
                        <w:rPr>
                          <w:rFonts w:ascii="Courier New" w:hAnsi="Courier New" w:cs="Courier New"/>
                          <w:sz w:val="16"/>
                        </w:rPr>
                      </w:pPr>
                      <w:r w:rsidRPr="00580960">
                        <w:rPr>
                          <w:rFonts w:ascii="Courier New" w:hAnsi="Courier New" w:cs="Courier New"/>
                          <w:sz w:val="16"/>
                        </w:rPr>
                        <w:tab/>
                        <w:t xml:space="preserve">Difficulty </w:t>
                      </w:r>
                      <w:proofErr w:type="spellStart"/>
                      <w:r w:rsidRPr="00580960">
                        <w:rPr>
                          <w:rFonts w:ascii="Courier New" w:hAnsi="Courier New" w:cs="Courier New"/>
                          <w:sz w:val="16"/>
                        </w:rPr>
                        <w:t>int</w:t>
                      </w:r>
                      <w:proofErr w:type="spellEnd"/>
                    </w:p>
                    <w:p w14:paraId="1901C685" w14:textId="34F07C3A" w:rsidR="00BD305A" w:rsidRPr="005653FB" w:rsidRDefault="00BD305A"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4C96657" w14:textId="6C971E61" w:rsidR="00E4639B" w:rsidRPr="005042CD" w:rsidRDefault="00E4639B" w:rsidP="002E3AAA">
      <w:pPr>
        <w:jc w:val="both"/>
        <w:rPr>
          <w:sz w:val="16"/>
          <w:lang w:eastAsia="ja-JP"/>
        </w:rPr>
      </w:pPr>
      <w:bookmarkStart w:id="42" w:name="_Ref6399339"/>
      <w:bookmarkStart w:id="43"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0</w:t>
      </w:r>
      <w:r w:rsidRPr="005042CD">
        <w:rPr>
          <w:sz w:val="16"/>
          <w:lang w:eastAsia="ja-JP"/>
        </w:rPr>
        <w:fldChar w:fldCharType="end"/>
      </w:r>
      <w:bookmarkEnd w:id="42"/>
      <w:r w:rsidRPr="005042CD">
        <w:rPr>
          <w:sz w:val="16"/>
          <w:lang w:eastAsia="ja-JP"/>
        </w:rPr>
        <w:t>. Basic code for the blockchain.</w:t>
      </w:r>
      <w:bookmarkEnd w:id="43"/>
    </w:p>
    <w:p w14:paraId="0D67DE0B" w14:textId="77777777" w:rsidR="00E4639B" w:rsidRPr="005042CD" w:rsidRDefault="00E4639B" w:rsidP="00E4639B">
      <w:pPr>
        <w:ind w:firstLine="202"/>
        <w:jc w:val="both"/>
        <w:rPr>
          <w:lang w:eastAsia="ja-JP"/>
        </w:rPr>
      </w:pPr>
    </w:p>
    <w:p w14:paraId="0DF776AA" w14:textId="4EE4ED1C" w:rsidR="00BD305A" w:rsidRDefault="00E4639B" w:rsidP="00BD305A">
      <w:pPr>
        <w:ind w:firstLine="202"/>
        <w:jc w:val="both"/>
        <w:rPr>
          <w:lang w:eastAsia="ja-JP"/>
        </w:rPr>
      </w:pPr>
      <w:r w:rsidRPr="005042CD">
        <w:rPr>
          <w:lang w:eastAsia="ja-JP"/>
        </w:rPr>
        <w:t>There are a number of specific functions for the blockchain</w:t>
      </w:r>
      <w:r w:rsidR="00940A68">
        <w:rPr>
          <w:lang w:eastAsia="ja-JP"/>
        </w:rPr>
        <w:t>.</w:t>
      </w:r>
    </w:p>
    <w:p w14:paraId="1FA554D6" w14:textId="24B4556F" w:rsidR="00BD305A" w:rsidRDefault="00BD305A" w:rsidP="00BD305A">
      <w:pPr>
        <w:ind w:firstLine="202"/>
        <w:jc w:val="both"/>
        <w:rPr>
          <w:lang w:eastAsia="ja-JP"/>
        </w:rPr>
      </w:pPr>
    </w:p>
    <w:p w14:paraId="353E45F0" w14:textId="4873155E"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w:instrText>
      </w:r>
      <w:r w:rsidR="008C64DE" w:rsidRPr="008C64DE">
        <w:rPr>
          <w:lang w:eastAsia="ja-JP"/>
        </w:rPr>
      </w:r>
      <w:r w:rsidR="008C64DE" w:rsidRPr="008C64DE">
        <w:rPr>
          <w:lang w:eastAsia="ja-JP"/>
        </w:rPr>
        <w:instrText xml:space="preserve"> \* MERGEFORMAT </w:instrText>
      </w:r>
      <w:r w:rsidR="008C64DE" w:rsidRPr="008C64DE">
        <w:rPr>
          <w:lang w:eastAsia="ja-JP"/>
        </w:rPr>
        <w:fldChar w:fldCharType="separate"/>
      </w:r>
      <w:r w:rsidR="00EE46A1" w:rsidRPr="00EE46A1">
        <w:t xml:space="preserve">Figure </w:t>
      </w:r>
      <w:r w:rsidR="00EE46A1" w:rsidRPr="00EE46A1">
        <w:rPr>
          <w:noProof/>
        </w:rPr>
        <w:t>11</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w:t>
                            </w:r>
                            <w:proofErr w:type="gramStart"/>
                            <w:r w:rsidRPr="00BD305A">
                              <w:rPr>
                                <w:rFonts w:ascii="Courier New" w:hAnsi="Courier New" w:cs="Courier New"/>
                                <w:sz w:val="16"/>
                              </w:rPr>
                              <w:t xml:space="preserve">block, </w:t>
                            </w:r>
                            <w:r>
                              <w:rPr>
                                <w:rFonts w:ascii="Courier New" w:hAnsi="Courier New" w:cs="Courier New"/>
                                <w:sz w:val="16"/>
                              </w:rPr>
                              <w:t xml:space="preserve">  </w:t>
                            </w:r>
                            <w:proofErr w:type="gramEnd"/>
                            <w:r>
                              <w:rPr>
                                <w:rFonts w:ascii="Courier New" w:hAnsi="Courier New" w:cs="Courier New"/>
                                <w:sz w:val="16"/>
                              </w:rPr>
                              <w:t xml:space="preserve">// </w:t>
                            </w:r>
                            <w:r w:rsidRPr="00BD305A">
                              <w:rPr>
                                <w:rFonts w:ascii="Courier New" w:hAnsi="Courier New" w:cs="Courier New"/>
                                <w:sz w:val="16"/>
                              </w:rPr>
                              <w:t xml:space="preserve">and </w:t>
                            </w:r>
                            <w:proofErr w:type="spellStart"/>
                            <w:r w:rsidRPr="00BD305A">
                              <w:rPr>
                                <w:rFonts w:ascii="Courier New" w:hAnsi="Courier New" w:cs="Courier New"/>
                                <w:sz w:val="16"/>
                              </w:rPr>
                              <w:t>veryfying</w:t>
                            </w:r>
                            <w:proofErr w:type="spellEnd"/>
                            <w:r w:rsidRPr="00BD305A">
                              <w:rPr>
                                <w:rFonts w:ascii="Courier New" w:hAnsi="Courier New" w:cs="Courier New"/>
                                <w:sz w:val="16"/>
                              </w:rPr>
                              <w:t xml:space="preserve"> hash</w:t>
                            </w:r>
                          </w:p>
                          <w:p w14:paraId="7C4BA69C" w14:textId="77777777" w:rsidR="00BD305A" w:rsidRPr="00BD305A" w:rsidRDefault="00BD305A" w:rsidP="00BD305A">
                            <w:pPr>
                              <w:contextualSpacing/>
                              <w:rPr>
                                <w:rFonts w:ascii="Courier New" w:hAnsi="Courier New" w:cs="Courier New"/>
                                <w:sz w:val="16"/>
                              </w:rPr>
                            </w:pPr>
                            <w:proofErr w:type="spellStart"/>
                            <w:r w:rsidRPr="00BD305A">
                              <w:rPr>
                                <w:rFonts w:ascii="Courier New" w:hAnsi="Courier New" w:cs="Courier New"/>
                                <w:sz w:val="16"/>
                              </w:rPr>
                              <w:t>func</w:t>
                            </w:r>
                            <w:proofErr w:type="spellEnd"/>
                            <w:r w:rsidRPr="00BD305A">
                              <w:rPr>
                                <w:rFonts w:ascii="Courier New" w:hAnsi="Courier New" w:cs="Courier New"/>
                                <w:sz w:val="16"/>
                              </w:rPr>
                              <w:t xml:space="preserve"> </w:t>
                            </w:r>
                            <w:proofErr w:type="spellStart"/>
                            <w:proofErr w:type="gramStart"/>
                            <w:r w:rsidRPr="00BD305A">
                              <w:rPr>
                                <w:rFonts w:ascii="Courier New" w:hAnsi="Courier New" w:cs="Courier New"/>
                                <w:sz w:val="16"/>
                              </w:rPr>
                              <w:t>isBlockValid</w:t>
                            </w:r>
                            <w:proofErr w:type="spellEnd"/>
                            <w:r w:rsidRPr="00BD305A">
                              <w:rPr>
                                <w:rFonts w:ascii="Courier New" w:hAnsi="Courier New" w:cs="Courier New"/>
                                <w:sz w:val="16"/>
                              </w:rPr>
                              <w:t>(</w:t>
                            </w:r>
                            <w:proofErr w:type="spellStart"/>
                            <w:proofErr w:type="gramEnd"/>
                            <w:r w:rsidRPr="00BD305A">
                              <w:rPr>
                                <w:rFonts w:ascii="Courier New" w:hAnsi="Courier New" w:cs="Courier New"/>
                                <w:sz w:val="16"/>
                              </w:rPr>
                              <w:t>new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old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network.Block</w:t>
                            </w:r>
                            <w:proofErr w:type="spellEnd"/>
                            <w:r w:rsidRPr="00BD305A">
                              <w:rPr>
                                <w:rFonts w:ascii="Courier New" w:hAnsi="Courier New" w:cs="Courier New"/>
                                <w:sz w:val="16"/>
                              </w:rPr>
                              <w:t>) bool {</w:t>
                            </w:r>
                          </w:p>
                          <w:p w14:paraId="7D43AEB9"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if oldBlock.Index+</w:t>
                            </w:r>
                            <w:proofErr w:type="gramStart"/>
                            <w:r w:rsidRPr="00BD305A">
                              <w:rPr>
                                <w:rFonts w:ascii="Courier New" w:hAnsi="Courier New" w:cs="Courier New"/>
                                <w:sz w:val="16"/>
                              </w:rPr>
                              <w:t>1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Index</w:t>
                            </w:r>
                            <w:proofErr w:type="spellEnd"/>
                            <w:r w:rsidRPr="00BD305A">
                              <w:rPr>
                                <w:rFonts w:ascii="Courier New" w:hAnsi="Courier New" w:cs="Courier New"/>
                                <w:sz w:val="16"/>
                              </w:rPr>
                              <w:t xml:space="preserve"> {</w:t>
                            </w:r>
                          </w:p>
                          <w:p w14:paraId="2892D962"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BD305A" w:rsidRPr="00BD305A" w:rsidRDefault="00BD305A" w:rsidP="00BD305A">
                            <w:pPr>
                              <w:contextualSpacing/>
                              <w:rPr>
                                <w:rFonts w:ascii="Courier New" w:hAnsi="Courier New" w:cs="Courier New"/>
                                <w:sz w:val="16"/>
                              </w:rPr>
                            </w:pPr>
                          </w:p>
                          <w:p w14:paraId="50433EED"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proofErr w:type="gramStart"/>
                            <w:r w:rsidRPr="00BD305A">
                              <w:rPr>
                                <w:rFonts w:ascii="Courier New" w:hAnsi="Courier New" w:cs="Courier New"/>
                                <w:sz w:val="16"/>
                              </w:rPr>
                              <w:t>oldBlock.Hash</w:t>
                            </w:r>
                            <w:proofErr w:type="spellEnd"/>
                            <w:r w:rsidRPr="00BD305A">
                              <w:rPr>
                                <w:rFonts w:ascii="Courier New" w:hAnsi="Courier New" w:cs="Courier New"/>
                                <w:sz w:val="16"/>
                              </w:rPr>
                              <w:t xml:space="preserve">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PrevHash</w:t>
                            </w:r>
                            <w:proofErr w:type="spellEnd"/>
                            <w:r w:rsidRPr="00BD305A">
                              <w:rPr>
                                <w:rFonts w:ascii="Courier New" w:hAnsi="Courier New" w:cs="Courier New"/>
                                <w:sz w:val="16"/>
                              </w:rPr>
                              <w:t xml:space="preserve"> {</w:t>
                            </w:r>
                          </w:p>
                          <w:p w14:paraId="3ED1FC24"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BD305A" w:rsidRPr="00BD305A" w:rsidRDefault="00BD305A" w:rsidP="00BD305A">
                            <w:pPr>
                              <w:contextualSpacing/>
                              <w:rPr>
                                <w:rFonts w:ascii="Courier New" w:hAnsi="Courier New" w:cs="Courier New"/>
                                <w:sz w:val="16"/>
                              </w:rPr>
                            </w:pPr>
                          </w:p>
                          <w:p w14:paraId="527360C8"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calculateHash</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proofErr w:type="gramStart"/>
                            <w:r w:rsidRPr="00BD305A">
                              <w:rPr>
                                <w:rFonts w:ascii="Courier New" w:hAnsi="Courier New" w:cs="Courier New"/>
                                <w:sz w:val="16"/>
                              </w:rPr>
                              <w:t>)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Hash</w:t>
                            </w:r>
                            <w:proofErr w:type="spellEnd"/>
                            <w:r w:rsidRPr="00BD305A">
                              <w:rPr>
                                <w:rFonts w:ascii="Courier New" w:hAnsi="Courier New" w:cs="Courier New"/>
                                <w:sz w:val="16"/>
                              </w:rPr>
                              <w:t xml:space="preserve"> {</w:t>
                            </w:r>
                          </w:p>
                          <w:p w14:paraId="2F54B1D3"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BD305A" w:rsidRPr="00BD305A" w:rsidRDefault="00BD305A" w:rsidP="00BD305A">
                            <w:pPr>
                              <w:contextualSpacing/>
                              <w:rPr>
                                <w:rFonts w:ascii="Courier New" w:hAnsi="Courier New" w:cs="Courier New"/>
                                <w:sz w:val="16"/>
                              </w:rPr>
                            </w:pPr>
                          </w:p>
                          <w:p w14:paraId="4B5B6787"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BD305A" w:rsidRPr="005653FB" w:rsidRDefault="00BD305A"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w:t>
                      </w:r>
                      <w:proofErr w:type="gramStart"/>
                      <w:r w:rsidRPr="00BD305A">
                        <w:rPr>
                          <w:rFonts w:ascii="Courier New" w:hAnsi="Courier New" w:cs="Courier New"/>
                          <w:sz w:val="16"/>
                        </w:rPr>
                        <w:t xml:space="preserve">block, </w:t>
                      </w:r>
                      <w:r>
                        <w:rPr>
                          <w:rFonts w:ascii="Courier New" w:hAnsi="Courier New" w:cs="Courier New"/>
                          <w:sz w:val="16"/>
                        </w:rPr>
                        <w:t xml:space="preserve">  </w:t>
                      </w:r>
                      <w:proofErr w:type="gramEnd"/>
                      <w:r>
                        <w:rPr>
                          <w:rFonts w:ascii="Courier New" w:hAnsi="Courier New" w:cs="Courier New"/>
                          <w:sz w:val="16"/>
                        </w:rPr>
                        <w:t xml:space="preserve">// </w:t>
                      </w:r>
                      <w:r w:rsidRPr="00BD305A">
                        <w:rPr>
                          <w:rFonts w:ascii="Courier New" w:hAnsi="Courier New" w:cs="Courier New"/>
                          <w:sz w:val="16"/>
                        </w:rPr>
                        <w:t xml:space="preserve">and </w:t>
                      </w:r>
                      <w:proofErr w:type="spellStart"/>
                      <w:r w:rsidRPr="00BD305A">
                        <w:rPr>
                          <w:rFonts w:ascii="Courier New" w:hAnsi="Courier New" w:cs="Courier New"/>
                          <w:sz w:val="16"/>
                        </w:rPr>
                        <w:t>veryfying</w:t>
                      </w:r>
                      <w:proofErr w:type="spellEnd"/>
                      <w:r w:rsidRPr="00BD305A">
                        <w:rPr>
                          <w:rFonts w:ascii="Courier New" w:hAnsi="Courier New" w:cs="Courier New"/>
                          <w:sz w:val="16"/>
                        </w:rPr>
                        <w:t xml:space="preserve"> hash</w:t>
                      </w:r>
                    </w:p>
                    <w:p w14:paraId="7C4BA69C" w14:textId="77777777" w:rsidR="00BD305A" w:rsidRPr="00BD305A" w:rsidRDefault="00BD305A" w:rsidP="00BD305A">
                      <w:pPr>
                        <w:contextualSpacing/>
                        <w:rPr>
                          <w:rFonts w:ascii="Courier New" w:hAnsi="Courier New" w:cs="Courier New"/>
                          <w:sz w:val="16"/>
                        </w:rPr>
                      </w:pPr>
                      <w:proofErr w:type="spellStart"/>
                      <w:r w:rsidRPr="00BD305A">
                        <w:rPr>
                          <w:rFonts w:ascii="Courier New" w:hAnsi="Courier New" w:cs="Courier New"/>
                          <w:sz w:val="16"/>
                        </w:rPr>
                        <w:t>func</w:t>
                      </w:r>
                      <w:proofErr w:type="spellEnd"/>
                      <w:r w:rsidRPr="00BD305A">
                        <w:rPr>
                          <w:rFonts w:ascii="Courier New" w:hAnsi="Courier New" w:cs="Courier New"/>
                          <w:sz w:val="16"/>
                        </w:rPr>
                        <w:t xml:space="preserve"> </w:t>
                      </w:r>
                      <w:proofErr w:type="spellStart"/>
                      <w:proofErr w:type="gramStart"/>
                      <w:r w:rsidRPr="00BD305A">
                        <w:rPr>
                          <w:rFonts w:ascii="Courier New" w:hAnsi="Courier New" w:cs="Courier New"/>
                          <w:sz w:val="16"/>
                        </w:rPr>
                        <w:t>isBlockValid</w:t>
                      </w:r>
                      <w:proofErr w:type="spellEnd"/>
                      <w:r w:rsidRPr="00BD305A">
                        <w:rPr>
                          <w:rFonts w:ascii="Courier New" w:hAnsi="Courier New" w:cs="Courier New"/>
                          <w:sz w:val="16"/>
                        </w:rPr>
                        <w:t>(</w:t>
                      </w:r>
                      <w:proofErr w:type="spellStart"/>
                      <w:proofErr w:type="gramEnd"/>
                      <w:r w:rsidRPr="00BD305A">
                        <w:rPr>
                          <w:rFonts w:ascii="Courier New" w:hAnsi="Courier New" w:cs="Courier New"/>
                          <w:sz w:val="16"/>
                        </w:rPr>
                        <w:t>new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old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network.Block</w:t>
                      </w:r>
                      <w:proofErr w:type="spellEnd"/>
                      <w:r w:rsidRPr="00BD305A">
                        <w:rPr>
                          <w:rFonts w:ascii="Courier New" w:hAnsi="Courier New" w:cs="Courier New"/>
                          <w:sz w:val="16"/>
                        </w:rPr>
                        <w:t>) bool {</w:t>
                      </w:r>
                    </w:p>
                    <w:p w14:paraId="7D43AEB9"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if oldBlock.Index+</w:t>
                      </w:r>
                      <w:proofErr w:type="gramStart"/>
                      <w:r w:rsidRPr="00BD305A">
                        <w:rPr>
                          <w:rFonts w:ascii="Courier New" w:hAnsi="Courier New" w:cs="Courier New"/>
                          <w:sz w:val="16"/>
                        </w:rPr>
                        <w:t>1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Index</w:t>
                      </w:r>
                      <w:proofErr w:type="spellEnd"/>
                      <w:r w:rsidRPr="00BD305A">
                        <w:rPr>
                          <w:rFonts w:ascii="Courier New" w:hAnsi="Courier New" w:cs="Courier New"/>
                          <w:sz w:val="16"/>
                        </w:rPr>
                        <w:t xml:space="preserve"> {</w:t>
                      </w:r>
                    </w:p>
                    <w:p w14:paraId="2892D962"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BD305A" w:rsidRPr="00BD305A" w:rsidRDefault="00BD305A" w:rsidP="00BD305A">
                      <w:pPr>
                        <w:contextualSpacing/>
                        <w:rPr>
                          <w:rFonts w:ascii="Courier New" w:hAnsi="Courier New" w:cs="Courier New"/>
                          <w:sz w:val="16"/>
                        </w:rPr>
                      </w:pPr>
                    </w:p>
                    <w:p w14:paraId="50433EED"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proofErr w:type="gramStart"/>
                      <w:r w:rsidRPr="00BD305A">
                        <w:rPr>
                          <w:rFonts w:ascii="Courier New" w:hAnsi="Courier New" w:cs="Courier New"/>
                          <w:sz w:val="16"/>
                        </w:rPr>
                        <w:t>oldBlock.Hash</w:t>
                      </w:r>
                      <w:proofErr w:type="spellEnd"/>
                      <w:r w:rsidRPr="00BD305A">
                        <w:rPr>
                          <w:rFonts w:ascii="Courier New" w:hAnsi="Courier New" w:cs="Courier New"/>
                          <w:sz w:val="16"/>
                        </w:rPr>
                        <w:t xml:space="preserve">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PrevHash</w:t>
                      </w:r>
                      <w:proofErr w:type="spellEnd"/>
                      <w:r w:rsidRPr="00BD305A">
                        <w:rPr>
                          <w:rFonts w:ascii="Courier New" w:hAnsi="Courier New" w:cs="Courier New"/>
                          <w:sz w:val="16"/>
                        </w:rPr>
                        <w:t xml:space="preserve"> {</w:t>
                      </w:r>
                    </w:p>
                    <w:p w14:paraId="3ED1FC24"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BD305A" w:rsidRPr="00BD305A" w:rsidRDefault="00BD305A" w:rsidP="00BD305A">
                      <w:pPr>
                        <w:contextualSpacing/>
                        <w:rPr>
                          <w:rFonts w:ascii="Courier New" w:hAnsi="Courier New" w:cs="Courier New"/>
                          <w:sz w:val="16"/>
                        </w:rPr>
                      </w:pPr>
                    </w:p>
                    <w:p w14:paraId="527360C8"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calculateHash</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proofErr w:type="gramStart"/>
                      <w:r w:rsidRPr="00BD305A">
                        <w:rPr>
                          <w:rFonts w:ascii="Courier New" w:hAnsi="Courier New" w:cs="Courier New"/>
                          <w:sz w:val="16"/>
                        </w:rPr>
                        <w:t>)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Hash</w:t>
                      </w:r>
                      <w:proofErr w:type="spellEnd"/>
                      <w:r w:rsidRPr="00BD305A">
                        <w:rPr>
                          <w:rFonts w:ascii="Courier New" w:hAnsi="Courier New" w:cs="Courier New"/>
                          <w:sz w:val="16"/>
                        </w:rPr>
                        <w:t xml:space="preserve"> {</w:t>
                      </w:r>
                    </w:p>
                    <w:p w14:paraId="2F54B1D3"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BD305A" w:rsidRPr="00BD305A" w:rsidRDefault="00BD305A" w:rsidP="00BD305A">
                      <w:pPr>
                        <w:contextualSpacing/>
                        <w:rPr>
                          <w:rFonts w:ascii="Courier New" w:hAnsi="Courier New" w:cs="Courier New"/>
                          <w:sz w:val="16"/>
                        </w:rPr>
                      </w:pPr>
                    </w:p>
                    <w:p w14:paraId="4B5B6787" w14:textId="77777777" w:rsidR="00BD305A" w:rsidRPr="00BD305A" w:rsidRDefault="00BD305A"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BD305A" w:rsidRPr="005653FB" w:rsidRDefault="00BD305A"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426478AE" w:rsidR="00BD305A" w:rsidRDefault="00D9676A" w:rsidP="00D9676A">
      <w:pPr>
        <w:pStyle w:val="Caption"/>
        <w:jc w:val="both"/>
        <w:rPr>
          <w:i w:val="0"/>
          <w:color w:val="auto"/>
        </w:rPr>
      </w:pPr>
      <w:bookmarkStart w:id="44" w:name="_Ref6473426"/>
      <w:r w:rsidRPr="00D9676A">
        <w:rPr>
          <w:i w:val="0"/>
          <w:color w:val="auto"/>
        </w:rPr>
        <w:t xml:space="preserve">Figure </w:t>
      </w:r>
      <w:r w:rsidRPr="00D9676A">
        <w:rPr>
          <w:i w:val="0"/>
          <w:color w:val="auto"/>
        </w:rPr>
        <w:fldChar w:fldCharType="begin"/>
      </w:r>
      <w:r w:rsidRPr="00D9676A">
        <w:rPr>
          <w:i w:val="0"/>
          <w:color w:val="auto"/>
        </w:rPr>
        <w:instrText xml:space="preserve"> SEQ Figure \* ARABIC </w:instrText>
      </w:r>
      <w:r w:rsidRPr="00D9676A">
        <w:rPr>
          <w:i w:val="0"/>
          <w:color w:val="auto"/>
        </w:rPr>
        <w:fldChar w:fldCharType="separate"/>
      </w:r>
      <w:r w:rsidR="00744FB6">
        <w:rPr>
          <w:i w:val="0"/>
          <w:noProof/>
          <w:color w:val="auto"/>
        </w:rPr>
        <w:t>11</w:t>
      </w:r>
      <w:r w:rsidRPr="00D9676A">
        <w:rPr>
          <w:i w:val="0"/>
          <w:color w:val="auto"/>
        </w:rPr>
        <w:fldChar w:fldCharType="end"/>
      </w:r>
      <w:bookmarkEnd w:id="44"/>
      <w:r w:rsidRPr="00D9676A">
        <w:rPr>
          <w:i w:val="0"/>
          <w:color w:val="auto"/>
        </w:rPr>
        <w:t xml:space="preserve">. </w:t>
      </w:r>
      <w:proofErr w:type="spellStart"/>
      <w:r w:rsidRPr="00D23C0F">
        <w:rPr>
          <w:rFonts w:ascii="Courier New" w:hAnsi="Courier New" w:cs="Courier New"/>
          <w:i w:val="0"/>
          <w:color w:val="auto"/>
        </w:rPr>
        <w:t>isBlockValid</w:t>
      </w:r>
      <w:proofErr w:type="spellEnd"/>
      <w:r w:rsidRPr="00D9676A">
        <w:rPr>
          <w:i w:val="0"/>
          <w:color w:val="auto"/>
        </w:rPr>
        <w:t xml:space="preserve"> function.</w:t>
      </w:r>
    </w:p>
    <w:p w14:paraId="22B16037" w14:textId="57D3E24A" w:rsidR="00940A68" w:rsidRPr="00940A68" w:rsidRDefault="00940A68" w:rsidP="004D3CC8">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w:t>
      </w:r>
      <w:r w:rsidR="0048437D">
        <w:t xml:space="preserve"> and return a string which is the hash for the block.</w:t>
      </w:r>
      <w:r w:rsidR="005B57A3">
        <w:t xml:space="preserve"> </w:t>
      </w:r>
      <w:r w:rsidR="005B57A3" w:rsidRPr="005B57A3">
        <w:fldChar w:fldCharType="begin"/>
      </w:r>
      <w:r w:rsidR="005B57A3" w:rsidRPr="005B57A3">
        <w:instrText xml:space="preserve"> REF _Ref6473955 \h </w:instrText>
      </w:r>
      <w:r w:rsidR="005B57A3" w:rsidRPr="005B57A3">
        <w:instrText xml:space="preserve"> \* MERGEFORMAT </w:instrText>
      </w:r>
      <w:r w:rsidR="005B57A3" w:rsidRPr="005B57A3">
        <w:fldChar w:fldCharType="separate"/>
      </w:r>
      <w:r w:rsidR="00EE46A1" w:rsidRPr="00EE46A1">
        <w:t xml:space="preserve">Figure </w:t>
      </w:r>
      <w:r w:rsidR="00EE46A1" w:rsidRPr="00EE46A1">
        <w:rPr>
          <w:noProof/>
        </w:rPr>
        <w:t>12</w:t>
      </w:r>
      <w:r w:rsidR="005B57A3" w:rsidRPr="005B57A3">
        <w:fldChar w:fldCharType="end"/>
      </w:r>
      <w:r w:rsidR="005B57A3" w:rsidRPr="005B57A3">
        <w:t xml:space="preserve"> </w:t>
      </w:r>
      <w:r w:rsidR="005B57A3">
        <w:t>shows the code for this function.</w:t>
      </w:r>
    </w:p>
    <w:p w14:paraId="63C8CBF1" w14:textId="77777777" w:rsidR="00940A68" w:rsidRPr="00940A68" w:rsidRDefault="00940A68" w:rsidP="004D3CC8">
      <w:pPr>
        <w:jc w:val="both"/>
      </w:pPr>
    </w:p>
    <w:p w14:paraId="40B1B400" w14:textId="77777777" w:rsidR="00940A68" w:rsidRDefault="00940A68" w:rsidP="00940A68">
      <w:pPr>
        <w:keepNext/>
      </w:pPr>
      <w:r w:rsidRPr="005042CD">
        <w:rPr>
          <w:noProof/>
          <w:lang w:eastAsia="ja-JP"/>
        </w:rPr>
        <mc:AlternateContent>
          <mc:Choice Requires="wps">
            <w:drawing>
              <wp:inline distT="0" distB="0" distL="0" distR="0" wp14:anchorId="652E5CDF" wp14:editId="4BD64BA0">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5080BF82"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940A68" w:rsidRPr="00940A68" w:rsidRDefault="00940A68" w:rsidP="00940A68">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0842964C" w14:textId="6EAA44EB"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w:t>
                            </w:r>
                            <w:proofErr w:type="spellStart"/>
                            <w:r w:rsidRPr="00940A68">
                              <w:rPr>
                                <w:rFonts w:ascii="Courier New" w:hAnsi="Courier New" w:cs="Courier New"/>
                                <w:sz w:val="16"/>
                              </w:rPr>
                              <w:t>ord :</w:t>
                            </w:r>
                            <w:proofErr w:type="gramEnd"/>
                            <w:r w:rsidRPr="00940A68">
                              <w:rPr>
                                <w:rFonts w:ascii="Courier New" w:hAnsi="Courier New" w:cs="Courier New"/>
                                <w:sz w:val="16"/>
                              </w:rPr>
                              <w:t>= 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sidR="00086906">
                              <w:rPr>
                                <w:rFonts w:ascii="Courier New" w:hAnsi="Courier New" w:cs="Courier New"/>
                                <w:sz w:val="16"/>
                              </w:rPr>
                              <w:t xml:space="preserve"> </w:t>
                            </w:r>
                            <w:proofErr w:type="spellStart"/>
                            <w:r w:rsidR="00086906">
                              <w:rPr>
                                <w:rFonts w:ascii="Courier New" w:hAnsi="Courier New" w:cs="Courier New"/>
                                <w:sz w:val="16"/>
                              </w:rPr>
                              <w:t>block.Transaction</w:t>
                            </w:r>
                            <w:proofErr w:type="spellEnd"/>
                            <w:r w:rsidR="00086906">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7D8C8CB1"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3FE4D27"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DE2858C"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629FE10"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2DD427D5" w14:textId="64047A1C" w:rsidR="00940A68" w:rsidRPr="005653FB" w:rsidRDefault="00940A68" w:rsidP="00940A68">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2E5CDF"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5080BF82"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940A68" w:rsidRPr="00940A68" w:rsidRDefault="00940A68" w:rsidP="00940A68">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0842964C" w14:textId="6EAA44EB"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w:t>
                      </w:r>
                      <w:proofErr w:type="spellStart"/>
                      <w:r w:rsidRPr="00940A68">
                        <w:rPr>
                          <w:rFonts w:ascii="Courier New" w:hAnsi="Courier New" w:cs="Courier New"/>
                          <w:sz w:val="16"/>
                        </w:rPr>
                        <w:t>ord :</w:t>
                      </w:r>
                      <w:proofErr w:type="gramEnd"/>
                      <w:r w:rsidRPr="00940A68">
                        <w:rPr>
                          <w:rFonts w:ascii="Courier New" w:hAnsi="Courier New" w:cs="Courier New"/>
                          <w:sz w:val="16"/>
                        </w:rPr>
                        <w:t>= 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sidR="00086906">
                        <w:rPr>
                          <w:rFonts w:ascii="Courier New" w:hAnsi="Courier New" w:cs="Courier New"/>
                          <w:sz w:val="16"/>
                        </w:rPr>
                        <w:t xml:space="preserve"> </w:t>
                      </w:r>
                      <w:proofErr w:type="spellStart"/>
                      <w:r w:rsidR="00086906">
                        <w:rPr>
                          <w:rFonts w:ascii="Courier New" w:hAnsi="Courier New" w:cs="Courier New"/>
                          <w:sz w:val="16"/>
                        </w:rPr>
                        <w:t>block.Transaction</w:t>
                      </w:r>
                      <w:proofErr w:type="spellEnd"/>
                      <w:r w:rsidR="00086906">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7D8C8CB1"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3FE4D27"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DE2858C"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629FE10" w14:textId="77777777" w:rsidR="00940A68" w:rsidRPr="00940A68" w:rsidRDefault="00940A68" w:rsidP="00940A68">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2DD427D5" w14:textId="64047A1C" w:rsidR="00940A68" w:rsidRPr="005653FB" w:rsidRDefault="00940A68" w:rsidP="00940A68">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7336DF75" w14:textId="31A2696D" w:rsidR="00D9676A" w:rsidRDefault="00940A68" w:rsidP="00940A68">
      <w:pPr>
        <w:pStyle w:val="Caption"/>
        <w:rPr>
          <w:i w:val="0"/>
          <w:color w:val="auto"/>
        </w:rPr>
      </w:pPr>
      <w:bookmarkStart w:id="45" w:name="_Ref6473955"/>
      <w:r w:rsidRPr="00940A68">
        <w:rPr>
          <w:i w:val="0"/>
          <w:color w:val="auto"/>
        </w:rPr>
        <w:t xml:space="preserve">Figure </w:t>
      </w:r>
      <w:r w:rsidRPr="00940A68">
        <w:rPr>
          <w:i w:val="0"/>
          <w:color w:val="auto"/>
        </w:rPr>
        <w:fldChar w:fldCharType="begin"/>
      </w:r>
      <w:r w:rsidRPr="00940A68">
        <w:rPr>
          <w:i w:val="0"/>
          <w:color w:val="auto"/>
        </w:rPr>
        <w:instrText xml:space="preserve"> SEQ Figure \* ARABIC </w:instrText>
      </w:r>
      <w:r w:rsidRPr="00940A68">
        <w:rPr>
          <w:i w:val="0"/>
          <w:color w:val="auto"/>
        </w:rPr>
        <w:fldChar w:fldCharType="separate"/>
      </w:r>
      <w:r w:rsidR="00744FB6">
        <w:rPr>
          <w:i w:val="0"/>
          <w:noProof/>
          <w:color w:val="auto"/>
        </w:rPr>
        <w:t>12</w:t>
      </w:r>
      <w:r w:rsidRPr="00940A68">
        <w:rPr>
          <w:i w:val="0"/>
          <w:color w:val="auto"/>
        </w:rPr>
        <w:fldChar w:fldCharType="end"/>
      </w:r>
      <w:bookmarkEnd w:id="45"/>
      <w:r w:rsidRPr="00940A68">
        <w:rPr>
          <w:i w:val="0"/>
          <w:color w:val="auto"/>
        </w:rPr>
        <w:t xml:space="preserve">. </w:t>
      </w:r>
      <w:proofErr w:type="spellStart"/>
      <w:r w:rsidRPr="00D23C0F">
        <w:rPr>
          <w:rFonts w:ascii="Courier New" w:hAnsi="Courier New" w:cs="Courier New"/>
          <w:i w:val="0"/>
          <w:color w:val="auto"/>
        </w:rPr>
        <w:t>calculateHash</w:t>
      </w:r>
      <w:proofErr w:type="spellEnd"/>
      <w:r w:rsidRPr="00940A68">
        <w:rPr>
          <w:i w:val="0"/>
          <w:color w:val="auto"/>
        </w:rPr>
        <w:t xml:space="preserve"> function.</w:t>
      </w:r>
    </w:p>
    <w:p w14:paraId="1B8FDACA" w14:textId="392A1B2E" w:rsidR="005B57A3" w:rsidRPr="005B57A3" w:rsidRDefault="005B57A3" w:rsidP="00266339">
      <w:pPr>
        <w:ind w:firstLine="202"/>
        <w:jc w:val="both"/>
        <w:rPr>
          <w:i/>
        </w:rPr>
      </w:pPr>
      <w:proofErr w:type="spellStart"/>
      <w:r w:rsidRPr="00AB3C6D">
        <w:rPr>
          <w:rFonts w:ascii="Courier New" w:hAnsi="Courier New" w:cs="Courier New"/>
        </w:rPr>
        <w:t>generateBlock</w:t>
      </w:r>
      <w:proofErr w:type="spellEnd"/>
      <w:r>
        <w:rPr>
          <w:i/>
        </w:rPr>
        <w:t xml:space="preserve"> </w:t>
      </w:r>
      <w:r w:rsidRPr="005B57A3">
        <w:t>creates a new block to be added to the blockchain with the necessary transaction information inside it.</w:t>
      </w:r>
      <w:r w:rsidR="00266339">
        <w:t xml:space="preserve"> </w:t>
      </w:r>
      <w:r w:rsidR="00266339" w:rsidRPr="00266339">
        <w:fldChar w:fldCharType="begin"/>
      </w:r>
      <w:r w:rsidR="00266339" w:rsidRPr="00266339">
        <w:instrText xml:space="preserve"> REF _Ref6474345 \h </w:instrText>
      </w:r>
      <w:r w:rsidR="00266339" w:rsidRPr="00266339">
        <w:instrText xml:space="preserve"> \* MERGEFORMAT </w:instrText>
      </w:r>
      <w:r w:rsidR="00266339" w:rsidRPr="00266339">
        <w:fldChar w:fldCharType="separate"/>
      </w:r>
      <w:r w:rsidR="00EE46A1" w:rsidRPr="00EE46A1">
        <w:t xml:space="preserve">Figure </w:t>
      </w:r>
      <w:r w:rsidR="00EE46A1" w:rsidRPr="00EE46A1">
        <w:rPr>
          <w:noProof/>
        </w:rPr>
        <w:t>13</w:t>
      </w:r>
      <w:r w:rsidR="00266339" w:rsidRPr="00266339">
        <w:fldChar w:fldCharType="end"/>
      </w:r>
      <w:r w:rsidR="00266339">
        <w:t xml:space="preserve"> shows the code for this function.</w:t>
      </w:r>
    </w:p>
    <w:p w14:paraId="597DE015" w14:textId="77777777" w:rsidR="005B57A3" w:rsidRPr="005B57A3" w:rsidRDefault="005B57A3" w:rsidP="005B57A3"/>
    <w:p w14:paraId="6AEFA067" w14:textId="77777777" w:rsidR="00266339" w:rsidRDefault="005B57A3" w:rsidP="00266339">
      <w:pPr>
        <w:keepNext/>
      </w:pPr>
      <w:r w:rsidRPr="005042CD">
        <w:rPr>
          <w:noProof/>
          <w:lang w:eastAsia="ja-JP"/>
        </w:rPr>
        <mc:AlternateContent>
          <mc:Choice Requires="wps">
            <w:drawing>
              <wp:inline distT="0" distB="0" distL="0" distR="0" wp14:anchorId="002AB3FC" wp14:editId="5F922CFD">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13B02973" w14:textId="599D84A1"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57A3" w:rsidRPr="005B57A3" w:rsidRDefault="005B57A3" w:rsidP="005B57A3">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4558D23" w14:textId="77777777" w:rsidR="005B57A3" w:rsidRPr="005B57A3" w:rsidRDefault="005B57A3" w:rsidP="005B57A3">
                            <w:pPr>
                              <w:contextualSpacing/>
                              <w:rPr>
                                <w:rFonts w:ascii="Courier New" w:hAnsi="Courier New" w:cs="Courier New"/>
                                <w:sz w:val="16"/>
                              </w:rPr>
                            </w:pPr>
                          </w:p>
                          <w:p w14:paraId="611436A7"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5F8194AF" w14:textId="77777777" w:rsidR="005B57A3" w:rsidRPr="005B57A3" w:rsidRDefault="005B57A3" w:rsidP="005B57A3">
                            <w:pPr>
                              <w:contextualSpacing/>
                              <w:rPr>
                                <w:rFonts w:ascii="Courier New" w:hAnsi="Courier New" w:cs="Courier New"/>
                                <w:sz w:val="16"/>
                              </w:rPr>
                            </w:pPr>
                          </w:p>
                          <w:p w14:paraId="0931EC9F"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5B4F4A94"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0BED0029" w14:textId="77777777" w:rsidR="005B57A3" w:rsidRPr="005B57A3" w:rsidRDefault="005B57A3" w:rsidP="005B57A3">
                            <w:pPr>
                              <w:contextualSpacing/>
                              <w:rPr>
                                <w:rFonts w:ascii="Courier New" w:hAnsi="Courier New" w:cs="Courier New"/>
                                <w:sz w:val="16"/>
                              </w:rPr>
                            </w:pPr>
                          </w:p>
                          <w:p w14:paraId="1E2BEA0E"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15BEE7AA"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57CA30A9"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02B99D50"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5D4B857"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6CB0B6E0" w14:textId="77777777" w:rsidR="005B57A3" w:rsidRPr="005B57A3" w:rsidRDefault="005B57A3" w:rsidP="005B57A3">
                            <w:pPr>
                              <w:contextualSpacing/>
                              <w:rPr>
                                <w:rFonts w:ascii="Courier New" w:hAnsi="Courier New" w:cs="Courier New"/>
                                <w:sz w:val="16"/>
                              </w:rPr>
                            </w:pPr>
                          </w:p>
                          <w:p w14:paraId="526494FA"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77B42058" w14:textId="77777777" w:rsidR="005B57A3" w:rsidRPr="005B57A3" w:rsidRDefault="005B57A3" w:rsidP="005B57A3">
                            <w:pPr>
                              <w:contextualSpacing/>
                              <w:rPr>
                                <w:rFonts w:ascii="Courier New" w:hAnsi="Courier New" w:cs="Courier New"/>
                                <w:sz w:val="16"/>
                              </w:rPr>
                            </w:pPr>
                          </w:p>
                          <w:p w14:paraId="5449D4E4"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7426D5D5" w14:textId="2F7911A9" w:rsidR="005B57A3" w:rsidRPr="005653FB" w:rsidRDefault="005B57A3" w:rsidP="005B57A3">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2AB3FC" id="Text Box 11" o:spid="_x0000_s1034"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Lpzx45PAgAAqwQAAA4AAAAAAAAAAAAAAAAALgIAAGRycy9lMm9Eb2MueG1sUEsBAi0AFAAGAAgA&#13;&#10;AAAhAJ9wyO/dAAAACgEAAA8AAAAAAAAAAAAAAAAAqQQAAGRycy9kb3ducmV2LnhtbFBLBQYAAAAA&#13;&#10;BAAEAPMAAACzBQAAAAA=&#13;&#10;" fillcolor="white [3201]" strokeweight=".5pt">
                <v:textbox>
                  <w:txbxContent>
                    <w:p w14:paraId="13B02973" w14:textId="599D84A1"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57A3" w:rsidRPr="005B57A3" w:rsidRDefault="005B57A3" w:rsidP="005B57A3">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4558D23" w14:textId="77777777" w:rsidR="005B57A3" w:rsidRPr="005B57A3" w:rsidRDefault="005B57A3" w:rsidP="005B57A3">
                      <w:pPr>
                        <w:contextualSpacing/>
                        <w:rPr>
                          <w:rFonts w:ascii="Courier New" w:hAnsi="Courier New" w:cs="Courier New"/>
                          <w:sz w:val="16"/>
                        </w:rPr>
                      </w:pPr>
                    </w:p>
                    <w:p w14:paraId="611436A7"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5F8194AF" w14:textId="77777777" w:rsidR="005B57A3" w:rsidRPr="005B57A3" w:rsidRDefault="005B57A3" w:rsidP="005B57A3">
                      <w:pPr>
                        <w:contextualSpacing/>
                        <w:rPr>
                          <w:rFonts w:ascii="Courier New" w:hAnsi="Courier New" w:cs="Courier New"/>
                          <w:sz w:val="16"/>
                        </w:rPr>
                      </w:pPr>
                    </w:p>
                    <w:p w14:paraId="0931EC9F"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5B4F4A94"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0BED0029" w14:textId="77777777" w:rsidR="005B57A3" w:rsidRPr="005B57A3" w:rsidRDefault="005B57A3" w:rsidP="005B57A3">
                      <w:pPr>
                        <w:contextualSpacing/>
                        <w:rPr>
                          <w:rFonts w:ascii="Courier New" w:hAnsi="Courier New" w:cs="Courier New"/>
                          <w:sz w:val="16"/>
                        </w:rPr>
                      </w:pPr>
                    </w:p>
                    <w:p w14:paraId="1E2BEA0E"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15BEE7AA"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57CA30A9"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02B99D50"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5D4B857"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6CB0B6E0" w14:textId="77777777" w:rsidR="005B57A3" w:rsidRPr="005B57A3" w:rsidRDefault="005B57A3" w:rsidP="005B57A3">
                      <w:pPr>
                        <w:contextualSpacing/>
                        <w:rPr>
                          <w:rFonts w:ascii="Courier New" w:hAnsi="Courier New" w:cs="Courier New"/>
                          <w:sz w:val="16"/>
                        </w:rPr>
                      </w:pPr>
                    </w:p>
                    <w:p w14:paraId="526494FA"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77B42058" w14:textId="77777777" w:rsidR="005B57A3" w:rsidRPr="005B57A3" w:rsidRDefault="005B57A3" w:rsidP="005B57A3">
                      <w:pPr>
                        <w:contextualSpacing/>
                        <w:rPr>
                          <w:rFonts w:ascii="Courier New" w:hAnsi="Courier New" w:cs="Courier New"/>
                          <w:sz w:val="16"/>
                        </w:rPr>
                      </w:pPr>
                    </w:p>
                    <w:p w14:paraId="5449D4E4" w14:textId="77777777" w:rsidR="005B57A3" w:rsidRPr="005B57A3" w:rsidRDefault="005B57A3" w:rsidP="005B57A3">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7426D5D5" w14:textId="2F7911A9" w:rsidR="005B57A3" w:rsidRPr="005653FB" w:rsidRDefault="005B57A3" w:rsidP="005B57A3">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31D27F50" w14:textId="1F03FBB5" w:rsidR="00940A68" w:rsidRPr="00266339" w:rsidRDefault="00266339" w:rsidP="00266339">
      <w:pPr>
        <w:pStyle w:val="Caption"/>
        <w:rPr>
          <w:i w:val="0"/>
          <w:color w:val="auto"/>
        </w:rPr>
      </w:pPr>
      <w:bookmarkStart w:id="46" w:name="_Ref6474345"/>
      <w:r w:rsidRPr="00266339">
        <w:rPr>
          <w:i w:val="0"/>
          <w:color w:val="auto"/>
        </w:rPr>
        <w:t xml:space="preserve">Figure </w:t>
      </w:r>
      <w:r w:rsidRPr="00266339">
        <w:rPr>
          <w:i w:val="0"/>
          <w:color w:val="auto"/>
        </w:rPr>
        <w:fldChar w:fldCharType="begin"/>
      </w:r>
      <w:r w:rsidRPr="00266339">
        <w:rPr>
          <w:i w:val="0"/>
          <w:color w:val="auto"/>
        </w:rPr>
        <w:instrText xml:space="preserve"> SEQ Figure \* ARABIC </w:instrText>
      </w:r>
      <w:r w:rsidRPr="00266339">
        <w:rPr>
          <w:i w:val="0"/>
          <w:color w:val="auto"/>
        </w:rPr>
        <w:fldChar w:fldCharType="separate"/>
      </w:r>
      <w:r w:rsidR="00744FB6">
        <w:rPr>
          <w:i w:val="0"/>
          <w:noProof/>
          <w:color w:val="auto"/>
        </w:rPr>
        <w:t>13</w:t>
      </w:r>
      <w:r w:rsidRPr="00266339">
        <w:rPr>
          <w:i w:val="0"/>
          <w:color w:val="auto"/>
        </w:rPr>
        <w:fldChar w:fldCharType="end"/>
      </w:r>
      <w:bookmarkEnd w:id="46"/>
      <w:r w:rsidRPr="00266339">
        <w:rPr>
          <w:i w:val="0"/>
          <w:color w:val="auto"/>
        </w:rPr>
        <w:t xml:space="preserve">. </w:t>
      </w:r>
      <w:proofErr w:type="spellStart"/>
      <w:r w:rsidRPr="00AB3C6D">
        <w:rPr>
          <w:rFonts w:ascii="Courier New" w:hAnsi="Courier New" w:cs="Courier New"/>
          <w:i w:val="0"/>
          <w:color w:val="auto"/>
        </w:rPr>
        <w:t>generateBlock</w:t>
      </w:r>
      <w:proofErr w:type="spellEnd"/>
      <w:r w:rsidRPr="00266339">
        <w:rPr>
          <w:i w:val="0"/>
          <w:color w:val="auto"/>
        </w:rPr>
        <w:t xml:space="preserve"> function.</w:t>
      </w:r>
    </w:p>
    <w:p w14:paraId="132A38D4" w14:textId="55D2D091" w:rsidR="00BD305A" w:rsidRDefault="00BD305A" w:rsidP="00E4639B">
      <w:pPr>
        <w:jc w:val="both"/>
        <w:rPr>
          <w:lang w:eastAsia="ja-JP"/>
        </w:rPr>
      </w:pPr>
    </w:p>
    <w:p w14:paraId="13982352" w14:textId="77777777" w:rsidR="00BD305A" w:rsidRPr="005042CD" w:rsidRDefault="00BD305A" w:rsidP="00E4639B">
      <w:pPr>
        <w:jc w:val="both"/>
        <w:rPr>
          <w:i/>
          <w:lang w:eastAsia="ja-JP"/>
        </w:rPr>
      </w:pPr>
    </w:p>
    <w:p w14:paraId="30E523D2" w14:textId="687EBA43" w:rsidR="00E4639B" w:rsidRPr="005042CD" w:rsidRDefault="000A2A6C" w:rsidP="006832DA">
      <w:pPr>
        <w:pStyle w:val="Heading3"/>
        <w:rPr>
          <w:lang w:eastAsia="ja-JP"/>
        </w:rPr>
      </w:pPr>
      <w:bookmarkStart w:id="47" w:name="_Toc3892318"/>
      <w:r>
        <w:rPr>
          <w:lang w:eastAsia="ja-JP"/>
        </w:rPr>
        <w:lastRenderedPageBreak/>
        <w:t>T</w:t>
      </w:r>
      <w:r w:rsidR="00E4639B" w:rsidRPr="005042CD">
        <w:rPr>
          <w:lang w:eastAsia="ja-JP"/>
        </w:rPr>
        <w:t>angle</w:t>
      </w:r>
      <w:bookmarkEnd w:id="47"/>
      <w:r w:rsidR="00876DA7">
        <w:rPr>
          <w:lang w:eastAsia="ja-JP"/>
        </w:rPr>
        <w:t xml:space="preserve"> implementation</w:t>
      </w:r>
    </w:p>
    <w:p w14:paraId="619BF472" w14:textId="5C821DB6"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F43FFF">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5]","plainTextFormattedCitation":"[15]","previouslyFormattedCitation":"[15]"},"properties":{"noteIndex":0},"schema":"https://github.com/citation-style-language/schema/raw/master/csl-citation.json"}</w:instrText>
      </w:r>
      <w:r w:rsidRPr="005042CD">
        <w:rPr>
          <w:lang w:eastAsia="ja-JP"/>
        </w:rPr>
        <w:fldChar w:fldCharType="separate"/>
      </w:r>
      <w:r w:rsidR="005E7A5A" w:rsidRPr="005E7A5A">
        <w:rPr>
          <w:noProof/>
          <w:lang w:eastAsia="ja-JP"/>
        </w:rPr>
        <w:t>[15]</w:t>
      </w:r>
      <w:r w:rsidRPr="005042CD">
        <w:rPr>
          <w:lang w:eastAsia="ja-JP"/>
        </w:rPr>
        <w:fldChar w:fldCharType="end"/>
      </w:r>
      <w:r w:rsidRPr="005042CD">
        <w:rPr>
          <w:lang w:eastAsia="ja-JP"/>
        </w:rPr>
        <w:t>. This visualization is used as a guide for the implementation of the tangle in Go.</w:t>
      </w:r>
    </w:p>
    <w:p w14:paraId="06BAAD15" w14:textId="0A1E4B36"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 and e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520E4B" w:rsidRPr="00A33F0B">
        <w:rPr>
          <w:lang w:eastAsia="ja-JP"/>
        </w:rPr>
      </w:r>
      <w:r w:rsidR="00A33F0B">
        <w:rPr>
          <w:lang w:eastAsia="ja-JP"/>
        </w:rPr>
        <w:instrText xml:space="preserve"> \* MERGEFORMAT </w:instrText>
      </w:r>
      <w:r w:rsidR="00520E4B" w:rsidRPr="00A33F0B">
        <w:rPr>
          <w:lang w:eastAsia="ja-JP"/>
        </w:rPr>
        <w:fldChar w:fldCharType="separate"/>
      </w:r>
      <w:r w:rsidR="00EE46A1" w:rsidRPr="00A33F0B">
        <w:rPr>
          <w:lang w:eastAsia="ja-JP"/>
        </w:rPr>
        <w:t xml:space="preserve">Figure </w:t>
      </w:r>
      <w:r w:rsidR="00EE46A1" w:rsidRPr="00A33F0B">
        <w:rPr>
          <w:noProof/>
          <w:lang w:eastAsia="ja-JP"/>
        </w:rPr>
        <w:t>14</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p w14:paraId="4D81627C" w14:textId="2E9E3463" w:rsidR="00B41F24" w:rsidRPr="002025C0" w:rsidRDefault="002025C0" w:rsidP="00B41F24">
      <w:pPr>
        <w:rPr>
          <w:lang w:eastAsia="ja-JP"/>
        </w:rPr>
      </w:pPr>
      <w:bookmarkStart w:id="48" w:name="_Toc3889814"/>
      <w:r w:rsidRPr="005042CD">
        <w:rPr>
          <w:noProof/>
          <w:lang w:eastAsia="ja-JP"/>
        </w:rPr>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Index      </w:t>
                            </w:r>
                            <w:proofErr w:type="spellStart"/>
                            <w:r w:rsidRPr="002025C0">
                              <w:rPr>
                                <w:rFonts w:ascii="Courier New" w:hAnsi="Courier New" w:cs="Courier New"/>
                                <w:sz w:val="16"/>
                              </w:rPr>
                              <w:t>int</w:t>
                            </w:r>
                            <w:proofErr w:type="spellEnd"/>
                          </w:p>
                          <w:p w14:paraId="6DD89F71"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gramStart"/>
                            <w:r w:rsidRPr="002025C0">
                              <w:rPr>
                                <w:rFonts w:ascii="Courier New" w:hAnsi="Courier New" w:cs="Courier New"/>
                                <w:sz w:val="16"/>
                              </w:rPr>
                              <w:t>Operation  string</w:t>
                            </w:r>
                            <w:proofErr w:type="gramEnd"/>
                          </w:p>
                          <w:p w14:paraId="326441D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Int</w:t>
                            </w:r>
                            <w:proofErr w:type="spellEnd"/>
                            <w:r w:rsidRPr="002025C0">
                              <w:rPr>
                                <w:rFonts w:ascii="Courier New" w:hAnsi="Courier New" w:cs="Courier New"/>
                                <w:sz w:val="16"/>
                              </w:rPr>
                              <w:t xml:space="preserve">    int64</w:t>
                            </w:r>
                          </w:p>
                          <w:p w14:paraId="4B3DFFD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tring</w:t>
                            </w:r>
                            <w:proofErr w:type="spellEnd"/>
                            <w:r w:rsidRPr="002025C0">
                              <w:rPr>
                                <w:rFonts w:ascii="Courier New" w:hAnsi="Courier New" w:cs="Courier New"/>
                                <w:sz w:val="16"/>
                              </w:rPr>
                              <w:t xml:space="preserve"> string</w:t>
                            </w:r>
                          </w:p>
                          <w:p w14:paraId="248C99D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Weight     </w:t>
                            </w:r>
                            <w:proofErr w:type="spellStart"/>
                            <w:r w:rsidRPr="002025C0">
                              <w:rPr>
                                <w:rFonts w:ascii="Courier New" w:hAnsi="Courier New" w:cs="Courier New"/>
                                <w:sz w:val="16"/>
                              </w:rPr>
                              <w:t>int</w:t>
                            </w:r>
                            <w:proofErr w:type="spellEnd"/>
                          </w:p>
                          <w:p w14:paraId="40F5E867"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proofErr w:type="gramStart"/>
                            <w:r w:rsidRPr="002025C0">
                              <w:rPr>
                                <w:rFonts w:ascii="Courier New" w:hAnsi="Courier New" w:cs="Courier New"/>
                                <w:sz w:val="16"/>
                              </w:rPr>
                              <w:t>CumWeigh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int</w:t>
                            </w:r>
                            <w:proofErr w:type="spellEnd"/>
                            <w:proofErr w:type="gramEnd"/>
                          </w:p>
                          <w:p w14:paraId="34E18C7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gramStart"/>
                            <w:r w:rsidRPr="002025C0">
                              <w:rPr>
                                <w:rFonts w:ascii="Courier New" w:hAnsi="Courier New" w:cs="Courier New"/>
                                <w:sz w:val="16"/>
                              </w:rPr>
                              <w:t>Signature  string</w:t>
                            </w:r>
                            <w:proofErr w:type="gramEnd"/>
                          </w:p>
                          <w:p w14:paraId="4BD66AED"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ent</w:t>
                            </w:r>
                            <w:proofErr w:type="spellEnd"/>
                            <w:r w:rsidRPr="002025C0">
                              <w:rPr>
                                <w:rFonts w:ascii="Courier New" w:hAnsi="Courier New" w:cs="Courier New"/>
                                <w:sz w:val="16"/>
                              </w:rPr>
                              <w:t xml:space="preserve">   </w:t>
                            </w:r>
                            <w:proofErr w:type="spellStart"/>
                            <w:proofErr w:type="gramStart"/>
                            <w:r w:rsidRPr="002025C0">
                              <w:rPr>
                                <w:rFonts w:ascii="Courier New" w:hAnsi="Courier New" w:cs="Courier New"/>
                                <w:sz w:val="16"/>
                              </w:rPr>
                              <w:t>time.Time</w:t>
                            </w:r>
                            <w:proofErr w:type="spellEnd"/>
                            <w:proofErr w:type="gramEnd"/>
                          </w:p>
                          <w:p w14:paraId="5C272D18"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2025C0" w:rsidRPr="002025C0" w:rsidRDefault="002025C0" w:rsidP="002025C0">
                            <w:pPr>
                              <w:contextualSpacing/>
                              <w:rPr>
                                <w:rFonts w:ascii="Courier New" w:hAnsi="Courier New" w:cs="Courier New"/>
                                <w:sz w:val="16"/>
                              </w:rPr>
                            </w:pPr>
                          </w:p>
                          <w:p w14:paraId="3B593AB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Target </w:t>
                            </w:r>
                            <w:proofErr w:type="spellStart"/>
                            <w:r w:rsidRPr="002025C0">
                              <w:rPr>
                                <w:rFonts w:ascii="Courier New" w:hAnsi="Courier New" w:cs="Courier New"/>
                                <w:sz w:val="16"/>
                              </w:rPr>
                              <w:t>int</w:t>
                            </w:r>
                            <w:proofErr w:type="spellEnd"/>
                          </w:p>
                          <w:p w14:paraId="58E4537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Source </w:t>
                            </w:r>
                            <w:proofErr w:type="spellStart"/>
                            <w:r w:rsidRPr="002025C0">
                              <w:rPr>
                                <w:rFonts w:ascii="Courier New" w:hAnsi="Courier New" w:cs="Courier New"/>
                                <w:sz w:val="16"/>
                              </w:rPr>
                              <w:t>int</w:t>
                            </w:r>
                            <w:proofErr w:type="spellEnd"/>
                          </w:p>
                          <w:p w14:paraId="4A63448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2025C0" w:rsidRPr="002025C0" w:rsidRDefault="002025C0" w:rsidP="002025C0">
                            <w:pPr>
                              <w:contextualSpacing/>
                              <w:rPr>
                                <w:rFonts w:ascii="Courier New" w:hAnsi="Courier New" w:cs="Courier New"/>
                                <w:sz w:val="16"/>
                              </w:rPr>
                            </w:pPr>
                          </w:p>
                          <w:p w14:paraId="38559DD8"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Transactions </w:t>
                            </w:r>
                            <w:proofErr w:type="gramStart"/>
                            <w:r w:rsidRPr="002025C0">
                              <w:rPr>
                                <w:rFonts w:ascii="Courier New" w:hAnsi="Courier New" w:cs="Courier New"/>
                                <w:sz w:val="16"/>
                              </w:rPr>
                              <w:t>[]Transaction</w:t>
                            </w:r>
                            <w:proofErr w:type="gramEnd"/>
                          </w:p>
                          <w:p w14:paraId="3F1A97C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Links     </w:t>
                            </w:r>
                            <w:proofErr w:type="gramStart"/>
                            <w:r w:rsidRPr="002025C0">
                              <w:rPr>
                                <w:rFonts w:ascii="Courier New" w:hAnsi="Courier New" w:cs="Courier New"/>
                                <w:sz w:val="16"/>
                              </w:rPr>
                              <w:t xml:space="preserve">   [</w:t>
                            </w:r>
                            <w:proofErr w:type="gramEnd"/>
                            <w:r w:rsidRPr="002025C0">
                              <w:rPr>
                                <w:rFonts w:ascii="Courier New" w:hAnsi="Courier New" w:cs="Courier New"/>
                                <w:sz w:val="16"/>
                              </w:rPr>
                              <w:t>]Link</w:t>
                            </w:r>
                          </w:p>
                          <w:p w14:paraId="7A3CF3AB"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pSelection</w:t>
                            </w:r>
                            <w:proofErr w:type="spellEnd"/>
                            <w:r w:rsidRPr="002025C0">
                              <w:rPr>
                                <w:rFonts w:ascii="Courier New" w:hAnsi="Courier New" w:cs="Courier New"/>
                                <w:sz w:val="16"/>
                              </w:rPr>
                              <w:t xml:space="preserve"> string</w:t>
                            </w:r>
                          </w:p>
                          <w:p w14:paraId="3B437D3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State        map[string]</w:t>
                            </w:r>
                            <w:proofErr w:type="spellStart"/>
                            <w:r w:rsidRPr="002025C0">
                              <w:rPr>
                                <w:rFonts w:ascii="Courier New" w:hAnsi="Courier New" w:cs="Courier New"/>
                                <w:sz w:val="16"/>
                              </w:rPr>
                              <w:t>int</w:t>
                            </w:r>
                            <w:proofErr w:type="spellEnd"/>
                          </w:p>
                          <w:p w14:paraId="01EFC004" w14:textId="27270FC1" w:rsidR="002025C0" w:rsidRPr="005653FB" w:rsidRDefault="002025C0"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Index      </w:t>
                      </w:r>
                      <w:proofErr w:type="spellStart"/>
                      <w:r w:rsidRPr="002025C0">
                        <w:rPr>
                          <w:rFonts w:ascii="Courier New" w:hAnsi="Courier New" w:cs="Courier New"/>
                          <w:sz w:val="16"/>
                        </w:rPr>
                        <w:t>int</w:t>
                      </w:r>
                      <w:proofErr w:type="spellEnd"/>
                    </w:p>
                    <w:p w14:paraId="6DD89F71"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gramStart"/>
                      <w:r w:rsidRPr="002025C0">
                        <w:rPr>
                          <w:rFonts w:ascii="Courier New" w:hAnsi="Courier New" w:cs="Courier New"/>
                          <w:sz w:val="16"/>
                        </w:rPr>
                        <w:t>Operation  string</w:t>
                      </w:r>
                      <w:proofErr w:type="gramEnd"/>
                    </w:p>
                    <w:p w14:paraId="326441D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Int</w:t>
                      </w:r>
                      <w:proofErr w:type="spellEnd"/>
                      <w:r w:rsidRPr="002025C0">
                        <w:rPr>
                          <w:rFonts w:ascii="Courier New" w:hAnsi="Courier New" w:cs="Courier New"/>
                          <w:sz w:val="16"/>
                        </w:rPr>
                        <w:t xml:space="preserve">    int64</w:t>
                      </w:r>
                    </w:p>
                    <w:p w14:paraId="4B3DFFD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tring</w:t>
                      </w:r>
                      <w:proofErr w:type="spellEnd"/>
                      <w:r w:rsidRPr="002025C0">
                        <w:rPr>
                          <w:rFonts w:ascii="Courier New" w:hAnsi="Courier New" w:cs="Courier New"/>
                          <w:sz w:val="16"/>
                        </w:rPr>
                        <w:t xml:space="preserve"> string</w:t>
                      </w:r>
                    </w:p>
                    <w:p w14:paraId="248C99D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Weight     </w:t>
                      </w:r>
                      <w:proofErr w:type="spellStart"/>
                      <w:r w:rsidRPr="002025C0">
                        <w:rPr>
                          <w:rFonts w:ascii="Courier New" w:hAnsi="Courier New" w:cs="Courier New"/>
                          <w:sz w:val="16"/>
                        </w:rPr>
                        <w:t>int</w:t>
                      </w:r>
                      <w:proofErr w:type="spellEnd"/>
                    </w:p>
                    <w:p w14:paraId="40F5E867"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proofErr w:type="gramStart"/>
                      <w:r w:rsidRPr="002025C0">
                        <w:rPr>
                          <w:rFonts w:ascii="Courier New" w:hAnsi="Courier New" w:cs="Courier New"/>
                          <w:sz w:val="16"/>
                        </w:rPr>
                        <w:t>CumWeigh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int</w:t>
                      </w:r>
                      <w:proofErr w:type="spellEnd"/>
                      <w:proofErr w:type="gramEnd"/>
                    </w:p>
                    <w:p w14:paraId="34E18C7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gramStart"/>
                      <w:r w:rsidRPr="002025C0">
                        <w:rPr>
                          <w:rFonts w:ascii="Courier New" w:hAnsi="Courier New" w:cs="Courier New"/>
                          <w:sz w:val="16"/>
                        </w:rPr>
                        <w:t>Signature  string</w:t>
                      </w:r>
                      <w:proofErr w:type="gramEnd"/>
                    </w:p>
                    <w:p w14:paraId="4BD66AED"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ent</w:t>
                      </w:r>
                      <w:proofErr w:type="spellEnd"/>
                      <w:r w:rsidRPr="002025C0">
                        <w:rPr>
                          <w:rFonts w:ascii="Courier New" w:hAnsi="Courier New" w:cs="Courier New"/>
                          <w:sz w:val="16"/>
                        </w:rPr>
                        <w:t xml:space="preserve">   </w:t>
                      </w:r>
                      <w:proofErr w:type="spellStart"/>
                      <w:proofErr w:type="gramStart"/>
                      <w:r w:rsidRPr="002025C0">
                        <w:rPr>
                          <w:rFonts w:ascii="Courier New" w:hAnsi="Courier New" w:cs="Courier New"/>
                          <w:sz w:val="16"/>
                        </w:rPr>
                        <w:t>time.Time</w:t>
                      </w:r>
                      <w:proofErr w:type="spellEnd"/>
                      <w:proofErr w:type="gramEnd"/>
                    </w:p>
                    <w:p w14:paraId="5C272D18"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2025C0" w:rsidRPr="002025C0" w:rsidRDefault="002025C0" w:rsidP="002025C0">
                      <w:pPr>
                        <w:contextualSpacing/>
                        <w:rPr>
                          <w:rFonts w:ascii="Courier New" w:hAnsi="Courier New" w:cs="Courier New"/>
                          <w:sz w:val="16"/>
                        </w:rPr>
                      </w:pPr>
                    </w:p>
                    <w:p w14:paraId="3B593AB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Target </w:t>
                      </w:r>
                      <w:proofErr w:type="spellStart"/>
                      <w:r w:rsidRPr="002025C0">
                        <w:rPr>
                          <w:rFonts w:ascii="Courier New" w:hAnsi="Courier New" w:cs="Courier New"/>
                          <w:sz w:val="16"/>
                        </w:rPr>
                        <w:t>int</w:t>
                      </w:r>
                      <w:proofErr w:type="spellEnd"/>
                    </w:p>
                    <w:p w14:paraId="58E4537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Source </w:t>
                      </w:r>
                      <w:proofErr w:type="spellStart"/>
                      <w:r w:rsidRPr="002025C0">
                        <w:rPr>
                          <w:rFonts w:ascii="Courier New" w:hAnsi="Courier New" w:cs="Courier New"/>
                          <w:sz w:val="16"/>
                        </w:rPr>
                        <w:t>int</w:t>
                      </w:r>
                      <w:proofErr w:type="spellEnd"/>
                    </w:p>
                    <w:p w14:paraId="4A63448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2025C0" w:rsidRPr="002025C0" w:rsidRDefault="002025C0" w:rsidP="002025C0">
                      <w:pPr>
                        <w:contextualSpacing/>
                        <w:rPr>
                          <w:rFonts w:ascii="Courier New" w:hAnsi="Courier New" w:cs="Courier New"/>
                          <w:sz w:val="16"/>
                        </w:rPr>
                      </w:pPr>
                    </w:p>
                    <w:p w14:paraId="38559DD8"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Transactions </w:t>
                      </w:r>
                      <w:proofErr w:type="gramStart"/>
                      <w:r w:rsidRPr="002025C0">
                        <w:rPr>
                          <w:rFonts w:ascii="Courier New" w:hAnsi="Courier New" w:cs="Courier New"/>
                          <w:sz w:val="16"/>
                        </w:rPr>
                        <w:t>[]Transaction</w:t>
                      </w:r>
                      <w:proofErr w:type="gramEnd"/>
                    </w:p>
                    <w:p w14:paraId="3F1A97C3"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 xml:space="preserve">Links     </w:t>
                      </w:r>
                      <w:proofErr w:type="gramStart"/>
                      <w:r w:rsidRPr="002025C0">
                        <w:rPr>
                          <w:rFonts w:ascii="Courier New" w:hAnsi="Courier New" w:cs="Courier New"/>
                          <w:sz w:val="16"/>
                        </w:rPr>
                        <w:t xml:space="preserve">   [</w:t>
                      </w:r>
                      <w:proofErr w:type="gramEnd"/>
                      <w:r w:rsidRPr="002025C0">
                        <w:rPr>
                          <w:rFonts w:ascii="Courier New" w:hAnsi="Courier New" w:cs="Courier New"/>
                          <w:sz w:val="16"/>
                        </w:rPr>
                        <w:t>]Link</w:t>
                      </w:r>
                    </w:p>
                    <w:p w14:paraId="7A3CF3AB"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pSelection</w:t>
                      </w:r>
                      <w:proofErr w:type="spellEnd"/>
                      <w:r w:rsidRPr="002025C0">
                        <w:rPr>
                          <w:rFonts w:ascii="Courier New" w:hAnsi="Courier New" w:cs="Courier New"/>
                          <w:sz w:val="16"/>
                        </w:rPr>
                        <w:t xml:space="preserve"> string</w:t>
                      </w:r>
                    </w:p>
                    <w:p w14:paraId="3B437D34" w14:textId="77777777" w:rsidR="002025C0" w:rsidRPr="002025C0" w:rsidRDefault="002025C0" w:rsidP="002025C0">
                      <w:pPr>
                        <w:contextualSpacing/>
                        <w:rPr>
                          <w:rFonts w:ascii="Courier New" w:hAnsi="Courier New" w:cs="Courier New"/>
                          <w:sz w:val="16"/>
                        </w:rPr>
                      </w:pPr>
                      <w:r w:rsidRPr="002025C0">
                        <w:rPr>
                          <w:rFonts w:ascii="Courier New" w:hAnsi="Courier New" w:cs="Courier New"/>
                          <w:sz w:val="16"/>
                        </w:rPr>
                        <w:tab/>
                        <w:t>State        map[string]</w:t>
                      </w:r>
                      <w:proofErr w:type="spellStart"/>
                      <w:r w:rsidRPr="002025C0">
                        <w:rPr>
                          <w:rFonts w:ascii="Courier New" w:hAnsi="Courier New" w:cs="Courier New"/>
                          <w:sz w:val="16"/>
                        </w:rPr>
                        <w:t>int</w:t>
                      </w:r>
                      <w:proofErr w:type="spellEnd"/>
                    </w:p>
                    <w:p w14:paraId="01EFC004" w14:textId="27270FC1" w:rsidR="002025C0" w:rsidRPr="005653FB" w:rsidRDefault="002025C0"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2947B948" w14:textId="2B1A8DE8" w:rsidR="00E4639B" w:rsidRPr="005042CD" w:rsidRDefault="00E4639B" w:rsidP="00B41F24">
      <w:pPr>
        <w:rPr>
          <w:i/>
          <w:lang w:eastAsia="ja-JP"/>
        </w:rPr>
      </w:pPr>
      <w:bookmarkStart w:id="49"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4</w:t>
      </w:r>
      <w:r w:rsidRPr="005042CD">
        <w:rPr>
          <w:sz w:val="16"/>
          <w:lang w:eastAsia="ja-JP"/>
        </w:rPr>
        <w:fldChar w:fldCharType="end"/>
      </w:r>
      <w:bookmarkEnd w:id="49"/>
      <w:r w:rsidRPr="005042CD">
        <w:rPr>
          <w:sz w:val="16"/>
          <w:lang w:eastAsia="ja-JP"/>
        </w:rPr>
        <w:t>. Basic code for the tangle.</w:t>
      </w:r>
      <w:bookmarkEnd w:id="48"/>
    </w:p>
    <w:p w14:paraId="392FBE82" w14:textId="77777777" w:rsidR="00E4639B" w:rsidRPr="005042CD" w:rsidRDefault="00E4639B" w:rsidP="00E4639B">
      <w:pPr>
        <w:jc w:val="both"/>
        <w:rPr>
          <w:i/>
          <w:lang w:eastAsia="ja-JP"/>
        </w:rPr>
      </w:pPr>
    </w:p>
    <w:p w14:paraId="3F9BD7CC" w14:textId="5AC8B849" w:rsidR="00E4639B" w:rsidRPr="005042CD" w:rsidRDefault="00E4639B" w:rsidP="00E4639B">
      <w:pPr>
        <w:jc w:val="both"/>
        <w:rPr>
          <w:lang w:eastAsia="ja-JP"/>
        </w:rPr>
      </w:pPr>
      <w:r w:rsidRPr="005042CD">
        <w:rPr>
          <w:lang w:eastAsia="ja-JP"/>
        </w:rPr>
        <w:t>There are a number of specific functions for the tangle</w:t>
      </w:r>
      <w:r w:rsidR="00DA52AA">
        <w:rPr>
          <w:lang w:eastAsia="ja-JP"/>
        </w:rPr>
        <w:t>.</w:t>
      </w:r>
    </w:p>
    <w:p w14:paraId="16360BB6" w14:textId="77777777" w:rsidR="009722F6" w:rsidRDefault="009722F6" w:rsidP="009722F6">
      <w:pPr>
        <w:jc w:val="both"/>
        <w:rPr>
          <w:i/>
          <w:lang w:eastAsia="ja-JP"/>
        </w:rPr>
      </w:pPr>
    </w:p>
    <w:p w14:paraId="58B28260" w14:textId="0774ED31"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w:instrText>
      </w:r>
      <w:r w:rsidR="00DA52AA" w:rsidRPr="00DA52AA">
        <w:rPr>
          <w:lang w:eastAsia="ja-JP"/>
        </w:rPr>
      </w:r>
      <w:r w:rsidR="00DA52AA" w:rsidRPr="00DA52AA">
        <w:rPr>
          <w:lang w:eastAsia="ja-JP"/>
        </w:rPr>
        <w:instrText xml:space="preserve"> \* MERGEFORMAT </w:instrText>
      </w:r>
      <w:r w:rsidR="00DA52AA" w:rsidRPr="00DA52AA">
        <w:rPr>
          <w:lang w:eastAsia="ja-JP"/>
        </w:rPr>
        <w:fldChar w:fldCharType="separate"/>
      </w:r>
      <w:r w:rsidR="00EE46A1" w:rsidRPr="00EE46A1">
        <w:t xml:space="preserve">Figure </w:t>
      </w:r>
      <w:r w:rsidR="00EE46A1" w:rsidRPr="00EE46A1">
        <w:rPr>
          <w:noProof/>
        </w:rPr>
        <w:t>15</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05EB1AD3">
                <wp:extent cx="3058886" cy="3272118"/>
                <wp:effectExtent l="0" t="0" r="14605" b="17780"/>
                <wp:docPr id="23" name="Text Box 23"/>
                <wp:cNvGraphicFramePr/>
                <a:graphic xmlns:a="http://schemas.openxmlformats.org/drawingml/2006/main">
                  <a:graphicData uri="http://schemas.microsoft.com/office/word/2010/wordprocessingShape">
                    <wps:wsp>
                      <wps:cNvSpPr txBox="1"/>
                      <wps:spPr>
                        <a:xfrm>
                          <a:off x="0" y="0"/>
                          <a:ext cx="3058886" cy="3272118"/>
                        </a:xfrm>
                        <a:prstGeom prst="rect">
                          <a:avLst/>
                        </a:prstGeom>
                        <a:solidFill>
                          <a:schemeClr val="lt1"/>
                        </a:solidFill>
                        <a:ln w="6350">
                          <a:solidFill>
                            <a:prstClr val="black"/>
                          </a:solidFill>
                        </a:ln>
                      </wps:spPr>
                      <wps:txbx>
                        <w:txbxContent>
                          <w:p w14:paraId="5B752D8F" w14:textId="16E94021" w:rsidR="00A94031" w:rsidRPr="00A94031" w:rsidRDefault="00A94031"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A94031" w:rsidRPr="00A94031" w:rsidRDefault="00A94031" w:rsidP="00A94031">
                            <w:pPr>
                              <w:rPr>
                                <w:rFonts w:ascii="Courier New" w:hAnsi="Courier New" w:cs="Courier New"/>
                                <w:sz w:val="16"/>
                              </w:rPr>
                            </w:pPr>
                            <w:proofErr w:type="spellStart"/>
                            <w:r w:rsidRPr="00A94031">
                              <w:rPr>
                                <w:rFonts w:ascii="Courier New" w:hAnsi="Courier New" w:cs="Courier New"/>
                                <w:sz w:val="16"/>
                              </w:rPr>
                              <w:t>func</w:t>
                            </w:r>
                            <w:proofErr w:type="spellEnd"/>
                            <w:r w:rsidRPr="00A94031">
                              <w:rPr>
                                <w:rFonts w:ascii="Courier New" w:hAnsi="Courier New" w:cs="Courier New"/>
                                <w:sz w:val="16"/>
                              </w:rPr>
                              <w:t xml:space="preserve"> </w:t>
                            </w:r>
                            <w:proofErr w:type="spellStart"/>
                            <w:proofErr w:type="gramStart"/>
                            <w:r w:rsidRPr="00A94031">
                              <w:rPr>
                                <w:rFonts w:ascii="Courier New" w:hAnsi="Courier New" w:cs="Courier New"/>
                                <w:sz w:val="16"/>
                              </w:rPr>
                              <w:t>generateTransaction</w:t>
                            </w:r>
                            <w:proofErr w:type="spellEnd"/>
                            <w:r w:rsidRPr="00A94031">
                              <w:rPr>
                                <w:rFonts w:ascii="Courier New" w:hAnsi="Courier New" w:cs="Courier New"/>
                                <w:sz w:val="16"/>
                              </w:rPr>
                              <w:t>(</w:t>
                            </w:r>
                            <w:proofErr w:type="spellStart"/>
                            <w:proofErr w:type="gramEnd"/>
                            <w:r w:rsidRPr="00A94031">
                              <w:rPr>
                                <w:rFonts w:ascii="Courier New" w:hAnsi="Courier New" w:cs="Courier New"/>
                                <w:sz w:val="16"/>
                              </w:rPr>
                              <w:t>last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Operation string, address string, </w:t>
                            </w:r>
                            <w:proofErr w:type="spellStart"/>
                            <w:r w:rsidRPr="00A94031">
                              <w:rPr>
                                <w:rFonts w:ascii="Courier New" w:hAnsi="Courier New" w:cs="Courier New"/>
                                <w:sz w:val="16"/>
                              </w:rPr>
                              <w:t>timeSent</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time.Time</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w:t>
                            </w:r>
                          </w:p>
                          <w:p w14:paraId="74141803" w14:textId="77777777" w:rsidR="00A94031" w:rsidRPr="00A94031" w:rsidRDefault="00A94031" w:rsidP="00A94031">
                            <w:pPr>
                              <w:rPr>
                                <w:rFonts w:ascii="Courier New" w:hAnsi="Courier New" w:cs="Courier New"/>
                                <w:sz w:val="16"/>
                              </w:rPr>
                            </w:pPr>
                          </w:p>
                          <w:p w14:paraId="41EA333C"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var</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 xml:space="preserve"> </w:t>
                            </w:r>
                            <w:proofErr w:type="spellStart"/>
                            <w:proofErr w:type="gramStart"/>
                            <w:r w:rsidRPr="00A94031">
                              <w:rPr>
                                <w:rFonts w:ascii="Courier New" w:hAnsi="Courier New" w:cs="Courier New"/>
                                <w:sz w:val="16"/>
                              </w:rPr>
                              <w:t>network.Transaction</w:t>
                            </w:r>
                            <w:proofErr w:type="spellEnd"/>
                            <w:proofErr w:type="gramEnd"/>
                          </w:p>
                          <w:p w14:paraId="50BC6049" w14:textId="77777777" w:rsidR="00A94031" w:rsidRPr="00A94031" w:rsidRDefault="00A94031" w:rsidP="00A94031">
                            <w:pPr>
                              <w:rPr>
                                <w:rFonts w:ascii="Courier New" w:hAnsi="Courier New" w:cs="Courier New"/>
                                <w:sz w:val="16"/>
                              </w:rPr>
                            </w:pPr>
                          </w:p>
                          <w:p w14:paraId="65C6A20A" w14:textId="7F4964D5"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Index</w:t>
                            </w:r>
                            <w:proofErr w:type="spellEnd"/>
                            <w:r w:rsidRPr="00A94031">
                              <w:rPr>
                                <w:rFonts w:ascii="Courier New" w:hAnsi="Courier New" w:cs="Courier New"/>
                                <w:sz w:val="16"/>
                              </w:rPr>
                              <w:t xml:space="preserve"> = lastTransaction.Index+1</w:t>
                            </w:r>
                          </w:p>
                          <w:p w14:paraId="10434B74"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Operation</w:t>
                            </w:r>
                            <w:proofErr w:type="spellEnd"/>
                            <w:r w:rsidRPr="00A94031">
                              <w:rPr>
                                <w:rFonts w:ascii="Courier New" w:hAnsi="Courier New" w:cs="Courier New"/>
                                <w:sz w:val="16"/>
                              </w:rPr>
                              <w:t xml:space="preserve"> = Operation</w:t>
                            </w:r>
                          </w:p>
                          <w:p w14:paraId="00B25140" w14:textId="77777777" w:rsidR="00A94031" w:rsidRPr="00A94031" w:rsidRDefault="00A94031" w:rsidP="00A94031">
                            <w:pPr>
                              <w:rPr>
                                <w:rFonts w:ascii="Courier New" w:hAnsi="Courier New" w:cs="Courier New"/>
                                <w:sz w:val="16"/>
                              </w:rPr>
                            </w:pPr>
                          </w:p>
                          <w:p w14:paraId="53E3A8E4"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gramStart"/>
                            <w:r w:rsidRPr="00A94031">
                              <w:rPr>
                                <w:rFonts w:ascii="Courier New" w:hAnsi="Courier New" w:cs="Courier New"/>
                                <w:sz w:val="16"/>
                              </w:rPr>
                              <w:t>now :</w:t>
                            </w:r>
                            <w:proofErr w:type="gramEnd"/>
                            <w:r w:rsidRPr="00A94031">
                              <w:rPr>
                                <w:rFonts w:ascii="Courier New" w:hAnsi="Courier New" w:cs="Courier New"/>
                                <w:sz w:val="16"/>
                              </w:rPr>
                              <w:t xml:space="preserve">= </w:t>
                            </w:r>
                            <w:proofErr w:type="spellStart"/>
                            <w:r w:rsidRPr="00A94031">
                              <w:rPr>
                                <w:rFonts w:ascii="Courier New" w:hAnsi="Courier New" w:cs="Courier New"/>
                                <w:sz w:val="16"/>
                              </w:rPr>
                              <w:t>time.Now</w:t>
                            </w:r>
                            <w:proofErr w:type="spellEnd"/>
                            <w:r w:rsidRPr="00A94031">
                              <w:rPr>
                                <w:rFonts w:ascii="Courier New" w:hAnsi="Courier New" w:cs="Courier New"/>
                                <w:sz w:val="16"/>
                              </w:rPr>
                              <w:t>()</w:t>
                            </w:r>
                          </w:p>
                          <w:p w14:paraId="5FD305D9"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Int</w:t>
                            </w:r>
                            <w:proofErr w:type="spellEnd"/>
                            <w:r w:rsidRPr="00A94031">
                              <w:rPr>
                                <w:rFonts w:ascii="Courier New" w:hAnsi="Courier New" w:cs="Courier New"/>
                                <w:sz w:val="16"/>
                              </w:rPr>
                              <w:t xml:space="preserve"> = </w:t>
                            </w:r>
                            <w:proofErr w:type="spellStart"/>
                            <w:proofErr w:type="gramStart"/>
                            <w:r w:rsidRPr="00A94031">
                              <w:rPr>
                                <w:rFonts w:ascii="Courier New" w:hAnsi="Courier New" w:cs="Courier New"/>
                                <w:sz w:val="16"/>
                              </w:rPr>
                              <w:t>now.UnixNano</w:t>
                            </w:r>
                            <w:proofErr w:type="spellEnd"/>
                            <w:proofErr w:type="gramEnd"/>
                            <w:r w:rsidRPr="00A94031">
                              <w:rPr>
                                <w:rFonts w:ascii="Courier New" w:hAnsi="Courier New" w:cs="Courier New"/>
                                <w:sz w:val="16"/>
                              </w:rPr>
                              <w:t>() / 1000000</w:t>
                            </w:r>
                          </w:p>
                          <w:p w14:paraId="3D944507"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tring</w:t>
                            </w:r>
                            <w:proofErr w:type="spellEnd"/>
                            <w:r w:rsidRPr="00A94031">
                              <w:rPr>
                                <w:rFonts w:ascii="Courier New" w:hAnsi="Courier New" w:cs="Courier New"/>
                                <w:sz w:val="16"/>
                              </w:rPr>
                              <w:t xml:space="preserve"> = </w:t>
                            </w:r>
                            <w:proofErr w:type="spellStart"/>
                            <w:proofErr w:type="gramStart"/>
                            <w:r w:rsidRPr="00A94031">
                              <w:rPr>
                                <w:rFonts w:ascii="Courier New" w:hAnsi="Courier New" w:cs="Courier New"/>
                                <w:sz w:val="16"/>
                              </w:rPr>
                              <w:t>time.Unix</w:t>
                            </w:r>
                            <w:proofErr w:type="spellEnd"/>
                            <w:proofErr w:type="gramEnd"/>
                            <w:r w:rsidRPr="00A94031">
                              <w:rPr>
                                <w:rFonts w:ascii="Courier New" w:hAnsi="Courier New" w:cs="Courier New"/>
                                <w:sz w:val="16"/>
                              </w:rPr>
                              <w:t xml:space="preserve">(0, </w:t>
                            </w:r>
                            <w:proofErr w:type="spellStart"/>
                            <w:r w:rsidRPr="00A94031">
                              <w:rPr>
                                <w:rFonts w:ascii="Courier New" w:hAnsi="Courier New" w:cs="Courier New"/>
                                <w:sz w:val="16"/>
                              </w:rPr>
                              <w:t>now.UnixNano</w:t>
                            </w:r>
                            <w:proofErr w:type="spellEnd"/>
                            <w:r w:rsidRPr="00A94031">
                              <w:rPr>
                                <w:rFonts w:ascii="Courier New" w:hAnsi="Courier New" w:cs="Courier New"/>
                                <w:sz w:val="16"/>
                              </w:rPr>
                              <w:t>()).String()</w:t>
                            </w:r>
                          </w:p>
                          <w:p w14:paraId="7C28E64C"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Weight</w:t>
                            </w:r>
                            <w:proofErr w:type="spellEnd"/>
                            <w:r w:rsidRPr="00A94031">
                              <w:rPr>
                                <w:rFonts w:ascii="Courier New" w:hAnsi="Courier New" w:cs="Courier New"/>
                                <w:sz w:val="16"/>
                              </w:rPr>
                              <w:t xml:space="preserve"> = 1</w:t>
                            </w:r>
                          </w:p>
                          <w:p w14:paraId="4817D9C2"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Signature</w:t>
                            </w:r>
                            <w:proofErr w:type="spellEnd"/>
                            <w:r w:rsidRPr="00A94031">
                              <w:rPr>
                                <w:rFonts w:ascii="Courier New" w:hAnsi="Courier New" w:cs="Courier New"/>
                                <w:sz w:val="16"/>
                              </w:rPr>
                              <w:t xml:space="preserve"> = address</w:t>
                            </w:r>
                          </w:p>
                          <w:p w14:paraId="5609D3E6"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Hash</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calculateHash</w:t>
                            </w:r>
                            <w:proofErr w:type="spellEnd"/>
                            <w:r w:rsidRPr="00A94031">
                              <w:rPr>
                                <w:rFonts w:ascii="Courier New" w:hAnsi="Courier New" w:cs="Courier New"/>
                                <w:sz w:val="16"/>
                              </w:rPr>
                              <w:t>(</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w:t>
                            </w:r>
                          </w:p>
                          <w:p w14:paraId="5212F206" w14:textId="77777777" w:rsidR="00A94031" w:rsidRPr="00A94031" w:rsidRDefault="00A94031" w:rsidP="00A94031">
                            <w:pPr>
                              <w:rPr>
                                <w:rFonts w:ascii="Courier New" w:hAnsi="Courier New" w:cs="Courier New"/>
                                <w:sz w:val="16"/>
                              </w:rPr>
                            </w:pPr>
                          </w:p>
                          <w:p w14:paraId="3BDBB75B"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e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Sent</w:t>
                            </w:r>
                            <w:proofErr w:type="spellEnd"/>
                          </w:p>
                          <w:p w14:paraId="7715FC77" w14:textId="77777777" w:rsidR="00A94031" w:rsidRPr="00A94031" w:rsidRDefault="00A94031" w:rsidP="00A94031">
                            <w:pPr>
                              <w:rPr>
                                <w:rFonts w:ascii="Courier New" w:hAnsi="Courier New" w:cs="Courier New"/>
                                <w:sz w:val="16"/>
                              </w:rPr>
                            </w:pPr>
                          </w:p>
                          <w:p w14:paraId="21835C57"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 xml:space="preserve">return </w:t>
                            </w:r>
                            <w:proofErr w:type="spellStart"/>
                            <w:r w:rsidRPr="00A94031">
                              <w:rPr>
                                <w:rFonts w:ascii="Courier New" w:hAnsi="Courier New" w:cs="Courier New"/>
                                <w:sz w:val="16"/>
                              </w:rPr>
                              <w:t>newTransaction</w:t>
                            </w:r>
                            <w:proofErr w:type="spellEnd"/>
                          </w:p>
                          <w:p w14:paraId="5C000CEB" w14:textId="477A39DD" w:rsidR="00A94031" w:rsidRPr="005653FB" w:rsidRDefault="00A94031"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" fillcolor="white [3201]" strokeweight=".5pt">
                <v:textbox>
                  <w:txbxContent>
                    <w:p w14:paraId="5B752D8F" w14:textId="16E94021" w:rsidR="00A94031" w:rsidRPr="00A94031" w:rsidRDefault="00A94031"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A94031" w:rsidRPr="00A94031" w:rsidRDefault="00A94031" w:rsidP="00A94031">
                      <w:pPr>
                        <w:rPr>
                          <w:rFonts w:ascii="Courier New" w:hAnsi="Courier New" w:cs="Courier New"/>
                          <w:sz w:val="16"/>
                        </w:rPr>
                      </w:pPr>
                      <w:proofErr w:type="spellStart"/>
                      <w:r w:rsidRPr="00A94031">
                        <w:rPr>
                          <w:rFonts w:ascii="Courier New" w:hAnsi="Courier New" w:cs="Courier New"/>
                          <w:sz w:val="16"/>
                        </w:rPr>
                        <w:t>func</w:t>
                      </w:r>
                      <w:proofErr w:type="spellEnd"/>
                      <w:r w:rsidRPr="00A94031">
                        <w:rPr>
                          <w:rFonts w:ascii="Courier New" w:hAnsi="Courier New" w:cs="Courier New"/>
                          <w:sz w:val="16"/>
                        </w:rPr>
                        <w:t xml:space="preserve"> </w:t>
                      </w:r>
                      <w:proofErr w:type="spellStart"/>
                      <w:proofErr w:type="gramStart"/>
                      <w:r w:rsidRPr="00A94031">
                        <w:rPr>
                          <w:rFonts w:ascii="Courier New" w:hAnsi="Courier New" w:cs="Courier New"/>
                          <w:sz w:val="16"/>
                        </w:rPr>
                        <w:t>generateTransaction</w:t>
                      </w:r>
                      <w:proofErr w:type="spellEnd"/>
                      <w:r w:rsidRPr="00A94031">
                        <w:rPr>
                          <w:rFonts w:ascii="Courier New" w:hAnsi="Courier New" w:cs="Courier New"/>
                          <w:sz w:val="16"/>
                        </w:rPr>
                        <w:t>(</w:t>
                      </w:r>
                      <w:proofErr w:type="spellStart"/>
                      <w:proofErr w:type="gramEnd"/>
                      <w:r w:rsidRPr="00A94031">
                        <w:rPr>
                          <w:rFonts w:ascii="Courier New" w:hAnsi="Courier New" w:cs="Courier New"/>
                          <w:sz w:val="16"/>
                        </w:rPr>
                        <w:t>last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Operation string, address string, </w:t>
                      </w:r>
                      <w:proofErr w:type="spellStart"/>
                      <w:r w:rsidRPr="00A94031">
                        <w:rPr>
                          <w:rFonts w:ascii="Courier New" w:hAnsi="Courier New" w:cs="Courier New"/>
                          <w:sz w:val="16"/>
                        </w:rPr>
                        <w:t>timeSent</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time.Time</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w:t>
                      </w:r>
                    </w:p>
                    <w:p w14:paraId="74141803" w14:textId="77777777" w:rsidR="00A94031" w:rsidRPr="00A94031" w:rsidRDefault="00A94031" w:rsidP="00A94031">
                      <w:pPr>
                        <w:rPr>
                          <w:rFonts w:ascii="Courier New" w:hAnsi="Courier New" w:cs="Courier New"/>
                          <w:sz w:val="16"/>
                        </w:rPr>
                      </w:pPr>
                    </w:p>
                    <w:p w14:paraId="41EA333C"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var</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 xml:space="preserve"> </w:t>
                      </w:r>
                      <w:proofErr w:type="spellStart"/>
                      <w:proofErr w:type="gramStart"/>
                      <w:r w:rsidRPr="00A94031">
                        <w:rPr>
                          <w:rFonts w:ascii="Courier New" w:hAnsi="Courier New" w:cs="Courier New"/>
                          <w:sz w:val="16"/>
                        </w:rPr>
                        <w:t>network.Transaction</w:t>
                      </w:r>
                      <w:proofErr w:type="spellEnd"/>
                      <w:proofErr w:type="gramEnd"/>
                    </w:p>
                    <w:p w14:paraId="50BC6049" w14:textId="77777777" w:rsidR="00A94031" w:rsidRPr="00A94031" w:rsidRDefault="00A94031" w:rsidP="00A94031">
                      <w:pPr>
                        <w:rPr>
                          <w:rFonts w:ascii="Courier New" w:hAnsi="Courier New" w:cs="Courier New"/>
                          <w:sz w:val="16"/>
                        </w:rPr>
                      </w:pPr>
                    </w:p>
                    <w:p w14:paraId="65C6A20A" w14:textId="7F4964D5"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Index</w:t>
                      </w:r>
                      <w:proofErr w:type="spellEnd"/>
                      <w:r w:rsidRPr="00A94031">
                        <w:rPr>
                          <w:rFonts w:ascii="Courier New" w:hAnsi="Courier New" w:cs="Courier New"/>
                          <w:sz w:val="16"/>
                        </w:rPr>
                        <w:t xml:space="preserve"> = lastTransaction.Index+1</w:t>
                      </w:r>
                    </w:p>
                    <w:p w14:paraId="10434B74"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Operation</w:t>
                      </w:r>
                      <w:proofErr w:type="spellEnd"/>
                      <w:r w:rsidRPr="00A94031">
                        <w:rPr>
                          <w:rFonts w:ascii="Courier New" w:hAnsi="Courier New" w:cs="Courier New"/>
                          <w:sz w:val="16"/>
                        </w:rPr>
                        <w:t xml:space="preserve"> = Operation</w:t>
                      </w:r>
                    </w:p>
                    <w:p w14:paraId="00B25140" w14:textId="77777777" w:rsidR="00A94031" w:rsidRPr="00A94031" w:rsidRDefault="00A94031" w:rsidP="00A94031">
                      <w:pPr>
                        <w:rPr>
                          <w:rFonts w:ascii="Courier New" w:hAnsi="Courier New" w:cs="Courier New"/>
                          <w:sz w:val="16"/>
                        </w:rPr>
                      </w:pPr>
                    </w:p>
                    <w:p w14:paraId="53E3A8E4"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gramStart"/>
                      <w:r w:rsidRPr="00A94031">
                        <w:rPr>
                          <w:rFonts w:ascii="Courier New" w:hAnsi="Courier New" w:cs="Courier New"/>
                          <w:sz w:val="16"/>
                        </w:rPr>
                        <w:t>now :</w:t>
                      </w:r>
                      <w:proofErr w:type="gramEnd"/>
                      <w:r w:rsidRPr="00A94031">
                        <w:rPr>
                          <w:rFonts w:ascii="Courier New" w:hAnsi="Courier New" w:cs="Courier New"/>
                          <w:sz w:val="16"/>
                        </w:rPr>
                        <w:t xml:space="preserve">= </w:t>
                      </w:r>
                      <w:proofErr w:type="spellStart"/>
                      <w:r w:rsidRPr="00A94031">
                        <w:rPr>
                          <w:rFonts w:ascii="Courier New" w:hAnsi="Courier New" w:cs="Courier New"/>
                          <w:sz w:val="16"/>
                        </w:rPr>
                        <w:t>time.Now</w:t>
                      </w:r>
                      <w:proofErr w:type="spellEnd"/>
                      <w:r w:rsidRPr="00A94031">
                        <w:rPr>
                          <w:rFonts w:ascii="Courier New" w:hAnsi="Courier New" w:cs="Courier New"/>
                          <w:sz w:val="16"/>
                        </w:rPr>
                        <w:t>()</w:t>
                      </w:r>
                    </w:p>
                    <w:p w14:paraId="5FD305D9"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Int</w:t>
                      </w:r>
                      <w:proofErr w:type="spellEnd"/>
                      <w:r w:rsidRPr="00A94031">
                        <w:rPr>
                          <w:rFonts w:ascii="Courier New" w:hAnsi="Courier New" w:cs="Courier New"/>
                          <w:sz w:val="16"/>
                        </w:rPr>
                        <w:t xml:space="preserve"> = </w:t>
                      </w:r>
                      <w:proofErr w:type="spellStart"/>
                      <w:proofErr w:type="gramStart"/>
                      <w:r w:rsidRPr="00A94031">
                        <w:rPr>
                          <w:rFonts w:ascii="Courier New" w:hAnsi="Courier New" w:cs="Courier New"/>
                          <w:sz w:val="16"/>
                        </w:rPr>
                        <w:t>now.UnixNano</w:t>
                      </w:r>
                      <w:proofErr w:type="spellEnd"/>
                      <w:proofErr w:type="gramEnd"/>
                      <w:r w:rsidRPr="00A94031">
                        <w:rPr>
                          <w:rFonts w:ascii="Courier New" w:hAnsi="Courier New" w:cs="Courier New"/>
                          <w:sz w:val="16"/>
                        </w:rPr>
                        <w:t>() / 1000000</w:t>
                      </w:r>
                    </w:p>
                    <w:p w14:paraId="3D944507"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tring</w:t>
                      </w:r>
                      <w:proofErr w:type="spellEnd"/>
                      <w:r w:rsidRPr="00A94031">
                        <w:rPr>
                          <w:rFonts w:ascii="Courier New" w:hAnsi="Courier New" w:cs="Courier New"/>
                          <w:sz w:val="16"/>
                        </w:rPr>
                        <w:t xml:space="preserve"> = </w:t>
                      </w:r>
                      <w:proofErr w:type="spellStart"/>
                      <w:proofErr w:type="gramStart"/>
                      <w:r w:rsidRPr="00A94031">
                        <w:rPr>
                          <w:rFonts w:ascii="Courier New" w:hAnsi="Courier New" w:cs="Courier New"/>
                          <w:sz w:val="16"/>
                        </w:rPr>
                        <w:t>time.Unix</w:t>
                      </w:r>
                      <w:proofErr w:type="spellEnd"/>
                      <w:proofErr w:type="gramEnd"/>
                      <w:r w:rsidRPr="00A94031">
                        <w:rPr>
                          <w:rFonts w:ascii="Courier New" w:hAnsi="Courier New" w:cs="Courier New"/>
                          <w:sz w:val="16"/>
                        </w:rPr>
                        <w:t xml:space="preserve">(0, </w:t>
                      </w:r>
                      <w:proofErr w:type="spellStart"/>
                      <w:r w:rsidRPr="00A94031">
                        <w:rPr>
                          <w:rFonts w:ascii="Courier New" w:hAnsi="Courier New" w:cs="Courier New"/>
                          <w:sz w:val="16"/>
                        </w:rPr>
                        <w:t>now.UnixNano</w:t>
                      </w:r>
                      <w:proofErr w:type="spellEnd"/>
                      <w:r w:rsidRPr="00A94031">
                        <w:rPr>
                          <w:rFonts w:ascii="Courier New" w:hAnsi="Courier New" w:cs="Courier New"/>
                          <w:sz w:val="16"/>
                        </w:rPr>
                        <w:t>()).String()</w:t>
                      </w:r>
                    </w:p>
                    <w:p w14:paraId="7C28E64C"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Weight</w:t>
                      </w:r>
                      <w:proofErr w:type="spellEnd"/>
                      <w:r w:rsidRPr="00A94031">
                        <w:rPr>
                          <w:rFonts w:ascii="Courier New" w:hAnsi="Courier New" w:cs="Courier New"/>
                          <w:sz w:val="16"/>
                        </w:rPr>
                        <w:t xml:space="preserve"> = 1</w:t>
                      </w:r>
                    </w:p>
                    <w:p w14:paraId="4817D9C2"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Signature</w:t>
                      </w:r>
                      <w:proofErr w:type="spellEnd"/>
                      <w:r w:rsidRPr="00A94031">
                        <w:rPr>
                          <w:rFonts w:ascii="Courier New" w:hAnsi="Courier New" w:cs="Courier New"/>
                          <w:sz w:val="16"/>
                        </w:rPr>
                        <w:t xml:space="preserve"> = address</w:t>
                      </w:r>
                    </w:p>
                    <w:p w14:paraId="5609D3E6"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Hash</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calculateHash</w:t>
                      </w:r>
                      <w:proofErr w:type="spellEnd"/>
                      <w:r w:rsidRPr="00A94031">
                        <w:rPr>
                          <w:rFonts w:ascii="Courier New" w:hAnsi="Courier New" w:cs="Courier New"/>
                          <w:sz w:val="16"/>
                        </w:rPr>
                        <w:t>(</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w:t>
                      </w:r>
                    </w:p>
                    <w:p w14:paraId="5212F206" w14:textId="77777777" w:rsidR="00A94031" w:rsidRPr="00A94031" w:rsidRDefault="00A94031" w:rsidP="00A94031">
                      <w:pPr>
                        <w:rPr>
                          <w:rFonts w:ascii="Courier New" w:hAnsi="Courier New" w:cs="Courier New"/>
                          <w:sz w:val="16"/>
                        </w:rPr>
                      </w:pPr>
                    </w:p>
                    <w:p w14:paraId="3BDBB75B"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e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Sent</w:t>
                      </w:r>
                      <w:proofErr w:type="spellEnd"/>
                    </w:p>
                    <w:p w14:paraId="7715FC77" w14:textId="77777777" w:rsidR="00A94031" w:rsidRPr="00A94031" w:rsidRDefault="00A94031" w:rsidP="00A94031">
                      <w:pPr>
                        <w:rPr>
                          <w:rFonts w:ascii="Courier New" w:hAnsi="Courier New" w:cs="Courier New"/>
                          <w:sz w:val="16"/>
                        </w:rPr>
                      </w:pPr>
                    </w:p>
                    <w:p w14:paraId="21835C57" w14:textId="77777777" w:rsidR="00A94031" w:rsidRPr="00A94031" w:rsidRDefault="00A94031" w:rsidP="00A94031">
                      <w:pPr>
                        <w:rPr>
                          <w:rFonts w:ascii="Courier New" w:hAnsi="Courier New" w:cs="Courier New"/>
                          <w:sz w:val="16"/>
                        </w:rPr>
                      </w:pPr>
                      <w:r w:rsidRPr="00A94031">
                        <w:rPr>
                          <w:rFonts w:ascii="Courier New" w:hAnsi="Courier New" w:cs="Courier New"/>
                          <w:sz w:val="16"/>
                        </w:rPr>
                        <w:tab/>
                        <w:t xml:space="preserve">return </w:t>
                      </w:r>
                      <w:proofErr w:type="spellStart"/>
                      <w:r w:rsidRPr="00A94031">
                        <w:rPr>
                          <w:rFonts w:ascii="Courier New" w:hAnsi="Courier New" w:cs="Courier New"/>
                          <w:sz w:val="16"/>
                        </w:rPr>
                        <w:t>newTransaction</w:t>
                      </w:r>
                      <w:proofErr w:type="spellEnd"/>
                    </w:p>
                    <w:p w14:paraId="5C000CEB" w14:textId="477A39DD" w:rsidR="00A94031" w:rsidRPr="005653FB" w:rsidRDefault="00A94031"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6FAED89F" w:rsidR="009722F6" w:rsidRPr="002D2110" w:rsidRDefault="00DA52AA" w:rsidP="002D2110">
      <w:pPr>
        <w:pStyle w:val="Caption"/>
        <w:jc w:val="both"/>
        <w:rPr>
          <w:i w:val="0"/>
          <w:color w:val="auto"/>
          <w:lang w:eastAsia="ja-JP"/>
        </w:rPr>
      </w:pPr>
      <w:bookmarkStart w:id="50" w:name="_Ref6474892"/>
      <w:r w:rsidRPr="00DA52AA">
        <w:rPr>
          <w:i w:val="0"/>
          <w:color w:val="auto"/>
        </w:rPr>
        <w:t xml:space="preserve">Figure </w:t>
      </w:r>
      <w:r w:rsidRPr="00DA52AA">
        <w:rPr>
          <w:i w:val="0"/>
          <w:color w:val="auto"/>
        </w:rPr>
        <w:fldChar w:fldCharType="begin"/>
      </w:r>
      <w:r w:rsidRPr="00DA52AA">
        <w:rPr>
          <w:i w:val="0"/>
          <w:color w:val="auto"/>
        </w:rPr>
        <w:instrText xml:space="preserve"> SEQ Figure \* ARABIC </w:instrText>
      </w:r>
      <w:r w:rsidRPr="00DA52AA">
        <w:rPr>
          <w:i w:val="0"/>
          <w:color w:val="auto"/>
        </w:rPr>
        <w:fldChar w:fldCharType="separate"/>
      </w:r>
      <w:r w:rsidR="00744FB6">
        <w:rPr>
          <w:i w:val="0"/>
          <w:noProof/>
          <w:color w:val="auto"/>
        </w:rPr>
        <w:t>15</w:t>
      </w:r>
      <w:r w:rsidRPr="00DA52AA">
        <w:rPr>
          <w:i w:val="0"/>
          <w:color w:val="auto"/>
        </w:rPr>
        <w:fldChar w:fldCharType="end"/>
      </w:r>
      <w:bookmarkEnd w:id="50"/>
      <w:r w:rsidRPr="00DA52AA">
        <w:rPr>
          <w:i w:val="0"/>
          <w:color w:val="auto"/>
        </w:rPr>
        <w:t xml:space="preserve">. </w:t>
      </w:r>
      <w:proofErr w:type="spellStart"/>
      <w:r w:rsidRPr="00D23072">
        <w:rPr>
          <w:rFonts w:ascii="Courier New" w:hAnsi="Courier New" w:cs="Courier New"/>
          <w:i w:val="0"/>
          <w:color w:val="auto"/>
        </w:rPr>
        <w:t>generateTransaction</w:t>
      </w:r>
      <w:proofErr w:type="spellEnd"/>
      <w:r w:rsidRPr="00DA52AA">
        <w:rPr>
          <w:i w:val="0"/>
          <w:color w:val="auto"/>
        </w:rPr>
        <w:t xml:space="preserve"> function.</w:t>
      </w:r>
    </w:p>
    <w:p w14:paraId="534091D6" w14:textId="075137DF"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 xml:space="preserve">a source </w:t>
      </w:r>
      <w:r w:rsidR="00AF4905">
        <w:rPr>
          <w:lang w:eastAsia="ja-JP"/>
        </w:rPr>
        <w:t>(approv</w:t>
      </w:r>
      <w:r w:rsidR="00AF4905">
        <w:rPr>
          <w:lang w:eastAsia="ja-JP"/>
        </w:rPr>
        <w:t>ing</w:t>
      </w:r>
      <w:r w:rsidR="00AF4905">
        <w:rPr>
          <w:lang w:eastAsia="ja-JP"/>
        </w:rPr>
        <w:t>)</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w:instrText>
      </w:r>
      <w:r w:rsidR="0035437E" w:rsidRPr="0035437E">
        <w:rPr>
          <w:lang w:eastAsia="ja-JP"/>
        </w:rPr>
      </w:r>
      <w:r w:rsidR="0035437E" w:rsidRPr="0035437E">
        <w:rPr>
          <w:lang w:eastAsia="ja-JP"/>
        </w:rPr>
        <w:instrText xml:space="preserve"> \* MERGEFORMAT </w:instrText>
      </w:r>
      <w:r w:rsidR="0035437E" w:rsidRPr="0035437E">
        <w:rPr>
          <w:lang w:eastAsia="ja-JP"/>
        </w:rPr>
        <w:fldChar w:fldCharType="separate"/>
      </w:r>
      <w:r w:rsidR="00EE46A1" w:rsidRPr="00EE46A1">
        <w:t xml:space="preserve">Figure </w:t>
      </w:r>
      <w:r w:rsidR="00EE46A1" w:rsidRPr="00EE46A1">
        <w:rPr>
          <w:noProof/>
        </w:rPr>
        <w:t>16</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AF4905" w:rsidRPr="00AF4905" w:rsidRDefault="00AF4905" w:rsidP="00AF4905">
                            <w:pPr>
                              <w:contextualSpacing/>
                              <w:rPr>
                                <w:rFonts w:ascii="Courier New" w:hAnsi="Courier New" w:cs="Courier New"/>
                                <w:sz w:val="16"/>
                              </w:rPr>
                            </w:pPr>
                            <w:proofErr w:type="spellStart"/>
                            <w:r w:rsidRPr="00AF4905">
                              <w:rPr>
                                <w:rFonts w:ascii="Courier New" w:hAnsi="Courier New" w:cs="Courier New"/>
                                <w:sz w:val="16"/>
                              </w:rPr>
                              <w:t>func</w:t>
                            </w:r>
                            <w:proofErr w:type="spellEnd"/>
                            <w:r w:rsidRPr="00AF4905">
                              <w:rPr>
                                <w:rFonts w:ascii="Courier New" w:hAnsi="Courier New" w:cs="Courier New"/>
                                <w:sz w:val="16"/>
                              </w:rPr>
                              <w:t xml:space="preserve"> </w:t>
                            </w:r>
                            <w:proofErr w:type="spellStart"/>
                            <w:proofErr w:type="gramStart"/>
                            <w:r w:rsidRPr="00AF4905">
                              <w:rPr>
                                <w:rFonts w:ascii="Courier New" w:hAnsi="Courier New" w:cs="Courier New"/>
                                <w:sz w:val="16"/>
                              </w:rPr>
                              <w:t>generateLink</w:t>
                            </w:r>
                            <w:proofErr w:type="spellEnd"/>
                            <w:r w:rsidRPr="00AF4905">
                              <w:rPr>
                                <w:rFonts w:ascii="Courier New" w:hAnsi="Courier New" w:cs="Courier New"/>
                                <w:sz w:val="16"/>
                              </w:rPr>
                              <w:t>(</w:t>
                            </w:r>
                            <w:proofErr w:type="gramEnd"/>
                            <w:r w:rsidRPr="00AF4905">
                              <w:rPr>
                                <w:rFonts w:ascii="Courier New" w:hAnsi="Courier New" w:cs="Courier New"/>
                                <w:sz w:val="16"/>
                              </w:rPr>
                              <w:t xml:space="preserve">target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source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r w:rsidRPr="00AF4905">
                              <w:rPr>
                                <w:rFonts w:ascii="Courier New" w:hAnsi="Courier New" w:cs="Courier New"/>
                                <w:sz w:val="16"/>
                              </w:rPr>
                              <w:t xml:space="preserve"> {</w:t>
                            </w:r>
                          </w:p>
                          <w:p w14:paraId="2D632F4A" w14:textId="77777777" w:rsidR="00AF4905" w:rsidRPr="00AF4905" w:rsidRDefault="00AF4905" w:rsidP="00AF4905">
                            <w:pPr>
                              <w:contextualSpacing/>
                              <w:rPr>
                                <w:rFonts w:ascii="Courier New" w:hAnsi="Courier New" w:cs="Courier New"/>
                                <w:sz w:val="16"/>
                              </w:rPr>
                            </w:pPr>
                          </w:p>
                          <w:p w14:paraId="5119FA5B"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var</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wLink</w:t>
                            </w:r>
                            <w:proofErr w:type="spellEnd"/>
                            <w:r w:rsidRPr="00AF4905">
                              <w:rPr>
                                <w:rFonts w:ascii="Courier New" w:hAnsi="Courier New" w:cs="Courier New"/>
                                <w:sz w:val="16"/>
                              </w:rPr>
                              <w:t xml:space="preserve"> </w:t>
                            </w:r>
                            <w:proofErr w:type="spellStart"/>
                            <w:proofErr w:type="gramStart"/>
                            <w:r w:rsidRPr="00AF4905">
                              <w:rPr>
                                <w:rFonts w:ascii="Courier New" w:hAnsi="Courier New" w:cs="Courier New"/>
                                <w:sz w:val="16"/>
                              </w:rPr>
                              <w:t>network.Link</w:t>
                            </w:r>
                            <w:proofErr w:type="spellEnd"/>
                            <w:proofErr w:type="gramEnd"/>
                          </w:p>
                          <w:p w14:paraId="6CA6520B" w14:textId="77777777" w:rsidR="00AF4905" w:rsidRPr="00AF4905" w:rsidRDefault="00AF4905" w:rsidP="00AF4905">
                            <w:pPr>
                              <w:contextualSpacing/>
                              <w:rPr>
                                <w:rFonts w:ascii="Courier New" w:hAnsi="Courier New" w:cs="Courier New"/>
                                <w:sz w:val="16"/>
                              </w:rPr>
                            </w:pPr>
                          </w:p>
                          <w:p w14:paraId="43A659CC"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Target</w:t>
                            </w:r>
                            <w:proofErr w:type="spellEnd"/>
                            <w:r w:rsidRPr="00AF4905">
                              <w:rPr>
                                <w:rFonts w:ascii="Courier New" w:hAnsi="Courier New" w:cs="Courier New"/>
                                <w:sz w:val="16"/>
                              </w:rPr>
                              <w:t xml:space="preserve"> = </w:t>
                            </w:r>
                            <w:proofErr w:type="spellStart"/>
                            <w:proofErr w:type="gramStart"/>
                            <w:r w:rsidRPr="00AF4905">
                              <w:rPr>
                                <w:rFonts w:ascii="Courier New" w:hAnsi="Courier New" w:cs="Courier New"/>
                                <w:sz w:val="16"/>
                              </w:rPr>
                              <w:t>target.Index</w:t>
                            </w:r>
                            <w:proofErr w:type="spellEnd"/>
                            <w:proofErr w:type="gramEnd"/>
                          </w:p>
                          <w:p w14:paraId="5FCFACDE"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Source</w:t>
                            </w:r>
                            <w:proofErr w:type="spellEnd"/>
                            <w:r w:rsidRPr="00AF4905">
                              <w:rPr>
                                <w:rFonts w:ascii="Courier New" w:hAnsi="Courier New" w:cs="Courier New"/>
                                <w:sz w:val="16"/>
                              </w:rPr>
                              <w:t xml:space="preserve"> = </w:t>
                            </w:r>
                            <w:proofErr w:type="spellStart"/>
                            <w:proofErr w:type="gramStart"/>
                            <w:r w:rsidRPr="00AF4905">
                              <w:rPr>
                                <w:rFonts w:ascii="Courier New" w:hAnsi="Courier New" w:cs="Courier New"/>
                                <w:sz w:val="16"/>
                              </w:rPr>
                              <w:t>source.Index</w:t>
                            </w:r>
                            <w:proofErr w:type="spellEnd"/>
                            <w:proofErr w:type="gramEnd"/>
                          </w:p>
                          <w:p w14:paraId="3D279E9C" w14:textId="77777777" w:rsidR="00AF4905" w:rsidRPr="00AF4905" w:rsidRDefault="00AF4905" w:rsidP="00AF4905">
                            <w:pPr>
                              <w:contextualSpacing/>
                              <w:rPr>
                                <w:rFonts w:ascii="Courier New" w:hAnsi="Courier New" w:cs="Courier New"/>
                                <w:sz w:val="16"/>
                              </w:rPr>
                            </w:pPr>
                          </w:p>
                          <w:p w14:paraId="33FC97F8"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t xml:space="preserve">return </w:t>
                            </w:r>
                            <w:proofErr w:type="spellStart"/>
                            <w:r w:rsidRPr="00AF4905">
                              <w:rPr>
                                <w:rFonts w:ascii="Courier New" w:hAnsi="Courier New" w:cs="Courier New"/>
                                <w:sz w:val="16"/>
                              </w:rPr>
                              <w:t>newLink</w:t>
                            </w:r>
                            <w:proofErr w:type="spellEnd"/>
                          </w:p>
                          <w:p w14:paraId="7C5EE200" w14:textId="77777777" w:rsidR="00AF4905" w:rsidRPr="00AF4905" w:rsidRDefault="00AF4905" w:rsidP="00AF4905">
                            <w:pPr>
                              <w:contextualSpacing/>
                              <w:rPr>
                                <w:rFonts w:ascii="Courier New" w:hAnsi="Courier New" w:cs="Courier New"/>
                                <w:sz w:val="16"/>
                              </w:rPr>
                            </w:pPr>
                          </w:p>
                          <w:p w14:paraId="561B2F63" w14:textId="5F112331" w:rsidR="00AF4905" w:rsidRPr="005653FB" w:rsidRDefault="00AF4905"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AF4905" w:rsidRPr="00AF4905" w:rsidRDefault="00AF4905" w:rsidP="00AF4905">
                      <w:pPr>
                        <w:contextualSpacing/>
                        <w:rPr>
                          <w:rFonts w:ascii="Courier New" w:hAnsi="Courier New" w:cs="Courier New"/>
                          <w:sz w:val="16"/>
                        </w:rPr>
                      </w:pPr>
                      <w:proofErr w:type="spellStart"/>
                      <w:r w:rsidRPr="00AF4905">
                        <w:rPr>
                          <w:rFonts w:ascii="Courier New" w:hAnsi="Courier New" w:cs="Courier New"/>
                          <w:sz w:val="16"/>
                        </w:rPr>
                        <w:t>func</w:t>
                      </w:r>
                      <w:proofErr w:type="spellEnd"/>
                      <w:r w:rsidRPr="00AF4905">
                        <w:rPr>
                          <w:rFonts w:ascii="Courier New" w:hAnsi="Courier New" w:cs="Courier New"/>
                          <w:sz w:val="16"/>
                        </w:rPr>
                        <w:t xml:space="preserve"> </w:t>
                      </w:r>
                      <w:proofErr w:type="spellStart"/>
                      <w:proofErr w:type="gramStart"/>
                      <w:r w:rsidRPr="00AF4905">
                        <w:rPr>
                          <w:rFonts w:ascii="Courier New" w:hAnsi="Courier New" w:cs="Courier New"/>
                          <w:sz w:val="16"/>
                        </w:rPr>
                        <w:t>generateLink</w:t>
                      </w:r>
                      <w:proofErr w:type="spellEnd"/>
                      <w:r w:rsidRPr="00AF4905">
                        <w:rPr>
                          <w:rFonts w:ascii="Courier New" w:hAnsi="Courier New" w:cs="Courier New"/>
                          <w:sz w:val="16"/>
                        </w:rPr>
                        <w:t>(</w:t>
                      </w:r>
                      <w:proofErr w:type="gramEnd"/>
                      <w:r w:rsidRPr="00AF4905">
                        <w:rPr>
                          <w:rFonts w:ascii="Courier New" w:hAnsi="Courier New" w:cs="Courier New"/>
                          <w:sz w:val="16"/>
                        </w:rPr>
                        <w:t xml:space="preserve">target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source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r w:rsidRPr="00AF4905">
                        <w:rPr>
                          <w:rFonts w:ascii="Courier New" w:hAnsi="Courier New" w:cs="Courier New"/>
                          <w:sz w:val="16"/>
                        </w:rPr>
                        <w:t xml:space="preserve"> {</w:t>
                      </w:r>
                    </w:p>
                    <w:p w14:paraId="2D632F4A" w14:textId="77777777" w:rsidR="00AF4905" w:rsidRPr="00AF4905" w:rsidRDefault="00AF4905" w:rsidP="00AF4905">
                      <w:pPr>
                        <w:contextualSpacing/>
                        <w:rPr>
                          <w:rFonts w:ascii="Courier New" w:hAnsi="Courier New" w:cs="Courier New"/>
                          <w:sz w:val="16"/>
                        </w:rPr>
                      </w:pPr>
                    </w:p>
                    <w:p w14:paraId="5119FA5B"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var</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wLink</w:t>
                      </w:r>
                      <w:proofErr w:type="spellEnd"/>
                      <w:r w:rsidRPr="00AF4905">
                        <w:rPr>
                          <w:rFonts w:ascii="Courier New" w:hAnsi="Courier New" w:cs="Courier New"/>
                          <w:sz w:val="16"/>
                        </w:rPr>
                        <w:t xml:space="preserve"> </w:t>
                      </w:r>
                      <w:proofErr w:type="spellStart"/>
                      <w:proofErr w:type="gramStart"/>
                      <w:r w:rsidRPr="00AF4905">
                        <w:rPr>
                          <w:rFonts w:ascii="Courier New" w:hAnsi="Courier New" w:cs="Courier New"/>
                          <w:sz w:val="16"/>
                        </w:rPr>
                        <w:t>network.Link</w:t>
                      </w:r>
                      <w:proofErr w:type="spellEnd"/>
                      <w:proofErr w:type="gramEnd"/>
                    </w:p>
                    <w:p w14:paraId="6CA6520B" w14:textId="77777777" w:rsidR="00AF4905" w:rsidRPr="00AF4905" w:rsidRDefault="00AF4905" w:rsidP="00AF4905">
                      <w:pPr>
                        <w:contextualSpacing/>
                        <w:rPr>
                          <w:rFonts w:ascii="Courier New" w:hAnsi="Courier New" w:cs="Courier New"/>
                          <w:sz w:val="16"/>
                        </w:rPr>
                      </w:pPr>
                    </w:p>
                    <w:p w14:paraId="43A659CC"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Target</w:t>
                      </w:r>
                      <w:proofErr w:type="spellEnd"/>
                      <w:r w:rsidRPr="00AF4905">
                        <w:rPr>
                          <w:rFonts w:ascii="Courier New" w:hAnsi="Courier New" w:cs="Courier New"/>
                          <w:sz w:val="16"/>
                        </w:rPr>
                        <w:t xml:space="preserve"> = </w:t>
                      </w:r>
                      <w:proofErr w:type="spellStart"/>
                      <w:proofErr w:type="gramStart"/>
                      <w:r w:rsidRPr="00AF4905">
                        <w:rPr>
                          <w:rFonts w:ascii="Courier New" w:hAnsi="Courier New" w:cs="Courier New"/>
                          <w:sz w:val="16"/>
                        </w:rPr>
                        <w:t>target.Index</w:t>
                      </w:r>
                      <w:proofErr w:type="spellEnd"/>
                      <w:proofErr w:type="gramEnd"/>
                    </w:p>
                    <w:p w14:paraId="5FCFACDE"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Source</w:t>
                      </w:r>
                      <w:proofErr w:type="spellEnd"/>
                      <w:r w:rsidRPr="00AF4905">
                        <w:rPr>
                          <w:rFonts w:ascii="Courier New" w:hAnsi="Courier New" w:cs="Courier New"/>
                          <w:sz w:val="16"/>
                        </w:rPr>
                        <w:t xml:space="preserve"> = </w:t>
                      </w:r>
                      <w:proofErr w:type="spellStart"/>
                      <w:proofErr w:type="gramStart"/>
                      <w:r w:rsidRPr="00AF4905">
                        <w:rPr>
                          <w:rFonts w:ascii="Courier New" w:hAnsi="Courier New" w:cs="Courier New"/>
                          <w:sz w:val="16"/>
                        </w:rPr>
                        <w:t>source.Index</w:t>
                      </w:r>
                      <w:proofErr w:type="spellEnd"/>
                      <w:proofErr w:type="gramEnd"/>
                    </w:p>
                    <w:p w14:paraId="3D279E9C" w14:textId="77777777" w:rsidR="00AF4905" w:rsidRPr="00AF4905" w:rsidRDefault="00AF4905" w:rsidP="00AF4905">
                      <w:pPr>
                        <w:contextualSpacing/>
                        <w:rPr>
                          <w:rFonts w:ascii="Courier New" w:hAnsi="Courier New" w:cs="Courier New"/>
                          <w:sz w:val="16"/>
                        </w:rPr>
                      </w:pPr>
                    </w:p>
                    <w:p w14:paraId="33FC97F8" w14:textId="77777777" w:rsidR="00AF4905" w:rsidRPr="00AF4905" w:rsidRDefault="00AF4905" w:rsidP="00AF4905">
                      <w:pPr>
                        <w:contextualSpacing/>
                        <w:rPr>
                          <w:rFonts w:ascii="Courier New" w:hAnsi="Courier New" w:cs="Courier New"/>
                          <w:sz w:val="16"/>
                        </w:rPr>
                      </w:pPr>
                      <w:r w:rsidRPr="00AF4905">
                        <w:rPr>
                          <w:rFonts w:ascii="Courier New" w:hAnsi="Courier New" w:cs="Courier New"/>
                          <w:sz w:val="16"/>
                        </w:rPr>
                        <w:tab/>
                        <w:t xml:space="preserve">return </w:t>
                      </w:r>
                      <w:proofErr w:type="spellStart"/>
                      <w:r w:rsidRPr="00AF4905">
                        <w:rPr>
                          <w:rFonts w:ascii="Courier New" w:hAnsi="Courier New" w:cs="Courier New"/>
                          <w:sz w:val="16"/>
                        </w:rPr>
                        <w:t>newLink</w:t>
                      </w:r>
                      <w:proofErr w:type="spellEnd"/>
                    </w:p>
                    <w:p w14:paraId="7C5EE200" w14:textId="77777777" w:rsidR="00AF4905" w:rsidRPr="00AF4905" w:rsidRDefault="00AF4905" w:rsidP="00AF4905">
                      <w:pPr>
                        <w:contextualSpacing/>
                        <w:rPr>
                          <w:rFonts w:ascii="Courier New" w:hAnsi="Courier New" w:cs="Courier New"/>
                          <w:sz w:val="16"/>
                        </w:rPr>
                      </w:pPr>
                    </w:p>
                    <w:p w14:paraId="561B2F63" w14:textId="5F112331" w:rsidR="00AF4905" w:rsidRPr="005653FB" w:rsidRDefault="00AF4905"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3EC8F231" w:rsidR="001835CB" w:rsidRPr="00A43B32" w:rsidRDefault="0047288D" w:rsidP="00A43B32">
      <w:pPr>
        <w:pStyle w:val="Caption"/>
        <w:jc w:val="both"/>
        <w:rPr>
          <w:i w:val="0"/>
          <w:color w:val="auto"/>
          <w:lang w:eastAsia="ja-JP"/>
        </w:rPr>
      </w:pPr>
      <w:bookmarkStart w:id="51" w:name="_Ref6475155"/>
      <w:r w:rsidRPr="0047288D">
        <w:rPr>
          <w:i w:val="0"/>
          <w:color w:val="auto"/>
        </w:rPr>
        <w:t xml:space="preserve">Figure </w:t>
      </w:r>
      <w:r w:rsidRPr="0047288D">
        <w:rPr>
          <w:i w:val="0"/>
          <w:color w:val="auto"/>
        </w:rPr>
        <w:fldChar w:fldCharType="begin"/>
      </w:r>
      <w:r w:rsidRPr="0047288D">
        <w:rPr>
          <w:i w:val="0"/>
          <w:color w:val="auto"/>
        </w:rPr>
        <w:instrText xml:space="preserve"> SEQ Figure \* ARABIC </w:instrText>
      </w:r>
      <w:r w:rsidRPr="0047288D">
        <w:rPr>
          <w:i w:val="0"/>
          <w:color w:val="auto"/>
        </w:rPr>
        <w:fldChar w:fldCharType="separate"/>
      </w:r>
      <w:r w:rsidR="00744FB6">
        <w:rPr>
          <w:i w:val="0"/>
          <w:noProof/>
          <w:color w:val="auto"/>
        </w:rPr>
        <w:t>16</w:t>
      </w:r>
      <w:r w:rsidRPr="0047288D">
        <w:rPr>
          <w:i w:val="0"/>
          <w:color w:val="auto"/>
        </w:rPr>
        <w:fldChar w:fldCharType="end"/>
      </w:r>
      <w:bookmarkEnd w:id="51"/>
      <w:r w:rsidRPr="0047288D">
        <w:rPr>
          <w:i w:val="0"/>
          <w:color w:val="auto"/>
        </w:rPr>
        <w:t xml:space="preserve">. </w:t>
      </w:r>
      <w:proofErr w:type="spellStart"/>
      <w:r w:rsidRPr="00D23072">
        <w:rPr>
          <w:rFonts w:ascii="Courier New" w:hAnsi="Courier New" w:cs="Courier New"/>
          <w:i w:val="0"/>
          <w:color w:val="auto"/>
        </w:rPr>
        <w:t>generateLink</w:t>
      </w:r>
      <w:proofErr w:type="spellEnd"/>
      <w:r w:rsidRPr="0047288D">
        <w:rPr>
          <w:i w:val="0"/>
          <w:color w:val="auto"/>
        </w:rPr>
        <w:t xml:space="preserve"> function</w:t>
      </w:r>
      <w:r w:rsidR="00A43B32">
        <w:rPr>
          <w:i w:val="0"/>
          <w:color w:val="auto"/>
        </w:rPr>
        <w:t>.</w:t>
      </w:r>
    </w:p>
    <w:p w14:paraId="1D67DEDF" w14:textId="3BD49471" w:rsidR="001835CB" w:rsidRPr="005042CD" w:rsidRDefault="000A2A6C" w:rsidP="006832DA">
      <w:pPr>
        <w:pStyle w:val="Heading3"/>
        <w:rPr>
          <w:lang w:eastAsia="ja-JP"/>
        </w:rPr>
      </w:pPr>
      <w:bookmarkStart w:id="52" w:name="_Toc3892319"/>
      <w:r>
        <w:rPr>
          <w:lang w:eastAsia="ja-JP"/>
        </w:rPr>
        <w:t>B</w:t>
      </w:r>
      <w:r w:rsidR="001835CB" w:rsidRPr="005042CD">
        <w:rPr>
          <w:lang w:eastAsia="ja-JP"/>
        </w:rPr>
        <w:t>lock-lattice</w:t>
      </w:r>
      <w:bookmarkEnd w:id="52"/>
      <w:r>
        <w:rPr>
          <w:lang w:eastAsia="ja-JP"/>
        </w:rPr>
        <w:t xml:space="preserve"> Implementation</w:t>
      </w:r>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590C4B90"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EE46A1" w:rsidRPr="005042CD">
        <w:rPr>
          <w:sz w:val="16"/>
          <w:lang w:eastAsia="ja-JP"/>
        </w:rPr>
        <w:t xml:space="preserve">Figure </w:t>
      </w:r>
      <w:r w:rsidR="00EE46A1">
        <w:rPr>
          <w:noProof/>
          <w:sz w:val="16"/>
          <w:lang w:eastAsia="ja-JP"/>
        </w:rPr>
        <w:t>17</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w:lastRenderedPageBreak/>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Index     </w:t>
                            </w:r>
                            <w:proofErr w:type="spellStart"/>
                            <w:r w:rsidRPr="00A158E1">
                              <w:rPr>
                                <w:rFonts w:ascii="Courier New" w:hAnsi="Courier New" w:cs="Courier New"/>
                                <w:sz w:val="16"/>
                              </w:rPr>
                              <w:t>int</w:t>
                            </w:r>
                            <w:proofErr w:type="spellEnd"/>
                          </w:p>
                          <w:p w14:paraId="4C5748D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Balance   </w:t>
                            </w:r>
                            <w:proofErr w:type="spellStart"/>
                            <w:r w:rsidRPr="00A158E1">
                              <w:rPr>
                                <w:rFonts w:ascii="Courier New" w:hAnsi="Courier New" w:cs="Courier New"/>
                                <w:sz w:val="16"/>
                              </w:rPr>
                              <w:t>int</w:t>
                            </w:r>
                            <w:proofErr w:type="spellEnd"/>
                          </w:p>
                          <w:p w14:paraId="4B913DC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Amount    </w:t>
                            </w:r>
                            <w:proofErr w:type="spellStart"/>
                            <w:r w:rsidRPr="00A158E1">
                              <w:rPr>
                                <w:rFonts w:ascii="Courier New" w:hAnsi="Courier New" w:cs="Courier New"/>
                                <w:sz w:val="16"/>
                              </w:rPr>
                              <w:t>int</w:t>
                            </w:r>
                            <w:proofErr w:type="spellEnd"/>
                          </w:p>
                          <w:p w14:paraId="126BD3C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gramStart"/>
                            <w:r w:rsidRPr="00A158E1">
                              <w:rPr>
                                <w:rFonts w:ascii="Courier New" w:hAnsi="Courier New" w:cs="Courier New"/>
                                <w:sz w:val="16"/>
                              </w:rPr>
                              <w:t>Previous  string</w:t>
                            </w:r>
                            <w:proofErr w:type="gramEnd"/>
                          </w:p>
                          <w:p w14:paraId="6297DDD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proofErr w:type="gram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w:t>
                            </w:r>
                            <w:proofErr w:type="gramEnd"/>
                            <w:r w:rsidRPr="00A158E1">
                              <w:rPr>
                                <w:rFonts w:ascii="Courier New" w:hAnsi="Courier New" w:cs="Courier New"/>
                                <w:sz w:val="16"/>
                              </w:rPr>
                              <w:t>.Time</w:t>
                            </w:r>
                            <w:proofErr w:type="spellEnd"/>
                          </w:p>
                          <w:p w14:paraId="42C77DE3"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gramStart"/>
                            <w:r w:rsidRPr="00A158E1">
                              <w:rPr>
                                <w:rFonts w:ascii="Courier New" w:hAnsi="Courier New" w:cs="Courier New"/>
                                <w:sz w:val="16"/>
                              </w:rPr>
                              <w:t>Receiver  string</w:t>
                            </w:r>
                            <w:proofErr w:type="gramEnd"/>
                          </w:p>
                          <w:p w14:paraId="552CA2FE" w14:textId="66F7E449" w:rsidR="00A158E1" w:rsidRPr="005653FB" w:rsidRDefault="00A158E1"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Index     </w:t>
                      </w:r>
                      <w:proofErr w:type="spellStart"/>
                      <w:r w:rsidRPr="00A158E1">
                        <w:rPr>
                          <w:rFonts w:ascii="Courier New" w:hAnsi="Courier New" w:cs="Courier New"/>
                          <w:sz w:val="16"/>
                        </w:rPr>
                        <w:t>int</w:t>
                      </w:r>
                      <w:proofErr w:type="spellEnd"/>
                    </w:p>
                    <w:p w14:paraId="4C5748D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Balance   </w:t>
                      </w:r>
                      <w:proofErr w:type="spellStart"/>
                      <w:r w:rsidRPr="00A158E1">
                        <w:rPr>
                          <w:rFonts w:ascii="Courier New" w:hAnsi="Courier New" w:cs="Courier New"/>
                          <w:sz w:val="16"/>
                        </w:rPr>
                        <w:t>int</w:t>
                      </w:r>
                      <w:proofErr w:type="spellEnd"/>
                    </w:p>
                    <w:p w14:paraId="4B913DC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Amount    </w:t>
                      </w:r>
                      <w:proofErr w:type="spellStart"/>
                      <w:r w:rsidRPr="00A158E1">
                        <w:rPr>
                          <w:rFonts w:ascii="Courier New" w:hAnsi="Courier New" w:cs="Courier New"/>
                          <w:sz w:val="16"/>
                        </w:rPr>
                        <w:t>int</w:t>
                      </w:r>
                      <w:proofErr w:type="spellEnd"/>
                    </w:p>
                    <w:p w14:paraId="126BD3C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gramStart"/>
                      <w:r w:rsidRPr="00A158E1">
                        <w:rPr>
                          <w:rFonts w:ascii="Courier New" w:hAnsi="Courier New" w:cs="Courier New"/>
                          <w:sz w:val="16"/>
                        </w:rPr>
                        <w:t>Previous  string</w:t>
                      </w:r>
                      <w:proofErr w:type="gramEnd"/>
                    </w:p>
                    <w:p w14:paraId="6297DDD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proofErr w:type="gram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w:t>
                      </w:r>
                      <w:proofErr w:type="gramEnd"/>
                      <w:r w:rsidRPr="00A158E1">
                        <w:rPr>
                          <w:rFonts w:ascii="Courier New" w:hAnsi="Courier New" w:cs="Courier New"/>
                          <w:sz w:val="16"/>
                        </w:rPr>
                        <w:t>.Time</w:t>
                      </w:r>
                      <w:proofErr w:type="spellEnd"/>
                    </w:p>
                    <w:p w14:paraId="42C77DE3"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gramStart"/>
                      <w:r w:rsidRPr="00A158E1">
                        <w:rPr>
                          <w:rFonts w:ascii="Courier New" w:hAnsi="Courier New" w:cs="Courier New"/>
                          <w:sz w:val="16"/>
                        </w:rPr>
                        <w:t>Receiver  string</w:t>
                      </w:r>
                      <w:proofErr w:type="gramEnd"/>
                    </w:p>
                    <w:p w14:paraId="552CA2FE" w14:textId="66F7E449" w:rsidR="00A158E1" w:rsidRPr="005653FB" w:rsidRDefault="00A158E1"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2DDA595" w14:textId="593C1190" w:rsidR="001835CB" w:rsidRPr="005042CD" w:rsidRDefault="001835CB" w:rsidP="001835CB">
      <w:pPr>
        <w:jc w:val="both"/>
        <w:rPr>
          <w:sz w:val="16"/>
          <w:lang w:eastAsia="ja-JP"/>
        </w:rPr>
      </w:pPr>
      <w:bookmarkStart w:id="53" w:name="_Ref6399774"/>
      <w:bookmarkStart w:id="54"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7</w:t>
      </w:r>
      <w:r w:rsidRPr="005042CD">
        <w:rPr>
          <w:sz w:val="16"/>
          <w:lang w:eastAsia="ja-JP"/>
        </w:rPr>
        <w:fldChar w:fldCharType="end"/>
      </w:r>
      <w:bookmarkEnd w:id="53"/>
      <w:r w:rsidRPr="005042CD">
        <w:rPr>
          <w:sz w:val="16"/>
          <w:lang w:eastAsia="ja-JP"/>
        </w:rPr>
        <w:t>. Basic code for the block-lattice</w:t>
      </w:r>
      <w:bookmarkEnd w:id="54"/>
    </w:p>
    <w:p w14:paraId="6A20AF9E" w14:textId="77777777" w:rsidR="0021699C" w:rsidRPr="005042CD" w:rsidRDefault="0021699C" w:rsidP="001835CB">
      <w:pPr>
        <w:ind w:firstLine="202"/>
        <w:jc w:val="both"/>
        <w:rPr>
          <w:lang w:eastAsia="ja-JP"/>
        </w:rPr>
      </w:pPr>
    </w:p>
    <w:p w14:paraId="2E041A4A" w14:textId="4BAF5B62"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A158E1" w:rsidRPr="00BC5A83">
        <w:rPr>
          <w:rFonts w:ascii="Courier New" w:hAnsi="Courier New" w:cs="Courier New"/>
          <w:lang w:eastAsia="ja-JP"/>
        </w:rPr>
        <w:t>Cube</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A158E1">
        <w:rPr>
          <w:lang w:eastAsia="ja-JP"/>
        </w:rPr>
        <w:t>cube</w:t>
      </w:r>
      <w:r w:rsidR="00A158E1" w:rsidRPr="005042CD">
        <w:rPr>
          <w:lang w:eastAsia="ja-JP"/>
        </w:rPr>
        <w:t xml:space="preserve"> to be added to the </w:t>
      </w:r>
      <w:r w:rsidR="00A158E1">
        <w:rPr>
          <w:lang w:eastAsia="ja-JP"/>
        </w:rPr>
        <w:t>block-lattice</w:t>
      </w:r>
      <w:r w:rsidR="00A158E1">
        <w:rPr>
          <w:lang w:eastAsia="ja-JP"/>
        </w:rPr>
        <w:t xml:space="preserve"> with the necessary information inside of </w:t>
      </w:r>
      <w:r w:rsidR="00A158E1" w:rsidRPr="00DA52AA">
        <w:rPr>
          <w:lang w:eastAsia="ja-JP"/>
        </w:rPr>
        <w:t>it.</w:t>
      </w:r>
      <w:r w:rsidR="00A158E1">
        <w:rPr>
          <w:lang w:eastAsia="ja-JP"/>
        </w:rPr>
        <w:t xml:space="preserve"> Notice that if it’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w:instrText>
      </w:r>
      <w:r w:rsidRPr="00EC7B5E">
        <w:rPr>
          <w:lang w:eastAsia="ja-JP"/>
        </w:rPr>
      </w:r>
      <w:r w:rsidRPr="00EC7B5E">
        <w:rPr>
          <w:lang w:eastAsia="ja-JP"/>
        </w:rPr>
        <w:instrText xml:space="preserve"> \* MERGEFORMAT </w:instrText>
      </w:r>
      <w:r w:rsidRPr="00EC7B5E">
        <w:rPr>
          <w:lang w:eastAsia="ja-JP"/>
        </w:rPr>
        <w:fldChar w:fldCharType="separate"/>
      </w:r>
      <w:r w:rsidR="00EE46A1" w:rsidRPr="00EE46A1">
        <w:t xml:space="preserve">Figure </w:t>
      </w:r>
      <w:r w:rsidR="00EE46A1" w:rsidRPr="00EE46A1">
        <w:rPr>
          <w:noProof/>
        </w:rPr>
        <w:t>18</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mc:AlternateContent>
          <mc:Choice Requires="wps">
            <w:drawing>
              <wp:inline distT="0" distB="0" distL="0" distR="0" wp14:anchorId="3220DEE1" wp14:editId="480EB54A">
                <wp:extent cx="3104707" cy="4184542"/>
                <wp:effectExtent l="0" t="0" r="6985" b="6985"/>
                <wp:docPr id="29" name="Text Box 29"/>
                <wp:cNvGraphicFramePr/>
                <a:graphic xmlns:a="http://schemas.openxmlformats.org/drawingml/2006/main">
                  <a:graphicData uri="http://schemas.microsoft.com/office/word/2010/wordprocessingShape">
                    <wps:wsp>
                      <wps:cNvSpPr txBox="1"/>
                      <wps:spPr>
                        <a:xfrm>
                          <a:off x="0" y="0"/>
                          <a:ext cx="3104707" cy="4184542"/>
                        </a:xfrm>
                        <a:prstGeom prst="rect">
                          <a:avLst/>
                        </a:prstGeom>
                        <a:solidFill>
                          <a:schemeClr val="lt1"/>
                        </a:solidFill>
                        <a:ln w="6350">
                          <a:solidFill>
                            <a:prstClr val="black"/>
                          </a:solidFill>
                        </a:ln>
                      </wps:spPr>
                      <wps:txbx>
                        <w:txbxContent>
                          <w:p w14:paraId="7E15662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A158E1" w:rsidRPr="00A158E1" w:rsidRDefault="00A158E1" w:rsidP="00A158E1">
                            <w:pPr>
                              <w:contextualSpacing/>
                              <w:rPr>
                                <w:rFonts w:ascii="Courier New" w:hAnsi="Courier New" w:cs="Courier New"/>
                                <w:sz w:val="16"/>
                              </w:rPr>
                            </w:pPr>
                            <w:proofErr w:type="spellStart"/>
                            <w:r w:rsidRPr="00A158E1">
                              <w:rPr>
                                <w:rFonts w:ascii="Courier New" w:hAnsi="Courier New" w:cs="Courier New"/>
                                <w:sz w:val="16"/>
                              </w:rPr>
                              <w:t>func</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generateCube</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Cube</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Cube</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string, amount </w:t>
                            </w:r>
                            <w:proofErr w:type="spellStart"/>
                            <w:r w:rsidRPr="00A158E1">
                              <w:rPr>
                                <w:rFonts w:ascii="Courier New" w:hAnsi="Courier New" w:cs="Courier New"/>
                                <w:sz w:val="16"/>
                              </w:rPr>
                              <w:t>int</w:t>
                            </w:r>
                            <w:proofErr w:type="spellEnd"/>
                            <w:r w:rsidRPr="00A158E1">
                              <w:rPr>
                                <w:rFonts w:ascii="Courier New" w:hAnsi="Courier New" w:cs="Courier New"/>
                                <w:sz w:val="16"/>
                              </w:rPr>
                              <w:t xml:space="preserve">, signature string, hash string, </w:t>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r w:rsidRPr="00A158E1">
                              <w:rPr>
                                <w:rFonts w:ascii="Courier New" w:hAnsi="Courier New" w:cs="Courier New"/>
                                <w:sz w:val="16"/>
                              </w:rPr>
                              <w:t xml:space="preserve">, sender string, receiver string) </w:t>
                            </w:r>
                            <w:proofErr w:type="spellStart"/>
                            <w:r w:rsidRPr="00A158E1">
                              <w:rPr>
                                <w:rFonts w:ascii="Courier New" w:hAnsi="Courier New" w:cs="Courier New"/>
                                <w:sz w:val="16"/>
                              </w:rPr>
                              <w:t>network.Cube</w:t>
                            </w:r>
                            <w:proofErr w:type="spellEnd"/>
                            <w:r w:rsidRPr="00A158E1">
                              <w:rPr>
                                <w:rFonts w:ascii="Courier New" w:hAnsi="Courier New" w:cs="Courier New"/>
                                <w:sz w:val="16"/>
                              </w:rPr>
                              <w:t xml:space="preserve"> {</w:t>
                            </w:r>
                          </w:p>
                          <w:p w14:paraId="24BC5E0D" w14:textId="77777777" w:rsidR="00A158E1" w:rsidRPr="00A158E1" w:rsidRDefault="00A158E1" w:rsidP="00A158E1">
                            <w:pPr>
                              <w:contextualSpacing/>
                              <w:rPr>
                                <w:rFonts w:ascii="Courier New" w:hAnsi="Courier New" w:cs="Courier New"/>
                                <w:sz w:val="16"/>
                              </w:rPr>
                            </w:pPr>
                          </w:p>
                          <w:p w14:paraId="6970F0F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Cube</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Cube</w:t>
                            </w:r>
                            <w:proofErr w:type="spellEnd"/>
                            <w:proofErr w:type="gramEnd"/>
                          </w:p>
                          <w:p w14:paraId="2CD9F2B4" w14:textId="77777777" w:rsidR="00A158E1" w:rsidRPr="00A158E1" w:rsidRDefault="00A158E1" w:rsidP="00A158E1">
                            <w:pPr>
                              <w:contextualSpacing/>
                              <w:rPr>
                                <w:rFonts w:ascii="Courier New" w:hAnsi="Courier New" w:cs="Courier New"/>
                                <w:sz w:val="16"/>
                              </w:rPr>
                            </w:pPr>
                          </w:p>
                          <w:p w14:paraId="4040A03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Index</w:t>
                            </w:r>
                            <w:proofErr w:type="spellEnd"/>
                            <w:r w:rsidRPr="00A158E1">
                              <w:rPr>
                                <w:rFonts w:ascii="Courier New" w:hAnsi="Courier New" w:cs="Courier New"/>
                                <w:sz w:val="16"/>
                              </w:rPr>
                              <w:t xml:space="preserve"> + 1</w:t>
                            </w:r>
                          </w:p>
                          <w:p w14:paraId="0A4FE42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Hash</w:t>
                            </w:r>
                            <w:proofErr w:type="spellEnd"/>
                          </w:p>
                          <w:p w14:paraId="35F09B83" w14:textId="77777777" w:rsidR="00A158E1" w:rsidRPr="00A158E1" w:rsidRDefault="00A158E1" w:rsidP="00A158E1">
                            <w:pPr>
                              <w:contextualSpacing/>
                              <w:rPr>
                                <w:rFonts w:ascii="Courier New" w:hAnsi="Courier New" w:cs="Courier New"/>
                                <w:sz w:val="16"/>
                              </w:rPr>
                            </w:pPr>
                          </w:p>
                          <w:p w14:paraId="6A8AC74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if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 "send" {</w:t>
                            </w:r>
                          </w:p>
                          <w:p w14:paraId="690BF51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Balance</w:t>
                            </w:r>
                            <w:proofErr w:type="spellEnd"/>
                            <w:r w:rsidRPr="00A158E1">
                              <w:rPr>
                                <w:rFonts w:ascii="Courier New" w:hAnsi="Courier New" w:cs="Courier New"/>
                                <w:sz w:val="16"/>
                              </w:rPr>
                              <w:t xml:space="preserve"> - amount</w:t>
                            </w:r>
                          </w:p>
                          <w:p w14:paraId="0AC553D6" w14:textId="77777777" w:rsidR="00A158E1" w:rsidRPr="00A158E1" w:rsidRDefault="00A158E1" w:rsidP="00A158E1">
                            <w:pPr>
                              <w:contextualSpacing/>
                              <w:rPr>
                                <w:rFonts w:ascii="Courier New" w:hAnsi="Courier New" w:cs="Courier New"/>
                                <w:sz w:val="16"/>
                              </w:rPr>
                            </w:pPr>
                          </w:p>
                          <w:p w14:paraId="4F2DF73B"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Balance</w:t>
                            </w:r>
                            <w:proofErr w:type="spellEnd"/>
                            <w:r w:rsidRPr="00A158E1">
                              <w:rPr>
                                <w:rFonts w:ascii="Courier New" w:hAnsi="Courier New" w:cs="Courier New"/>
                                <w:sz w:val="16"/>
                              </w:rPr>
                              <w:t xml:space="preserve"> + amount</w:t>
                            </w:r>
                          </w:p>
                          <w:p w14:paraId="107F2AC6"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A158E1" w:rsidRPr="00A158E1" w:rsidRDefault="00A158E1" w:rsidP="00A158E1">
                            <w:pPr>
                              <w:contextualSpacing/>
                              <w:rPr>
                                <w:rFonts w:ascii="Courier New" w:hAnsi="Courier New" w:cs="Courier New"/>
                                <w:sz w:val="16"/>
                              </w:rPr>
                            </w:pPr>
                          </w:p>
                          <w:p w14:paraId="70385BA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Amount</w:t>
                            </w:r>
                            <w:proofErr w:type="spellEnd"/>
                            <w:r w:rsidRPr="00A158E1">
                              <w:rPr>
                                <w:rFonts w:ascii="Courier New" w:hAnsi="Courier New" w:cs="Courier New"/>
                                <w:sz w:val="16"/>
                              </w:rPr>
                              <w:t xml:space="preserve"> = amount</w:t>
                            </w:r>
                          </w:p>
                          <w:p w14:paraId="3D44B03C" w14:textId="77777777" w:rsidR="00A158E1" w:rsidRPr="00A158E1" w:rsidRDefault="00A158E1" w:rsidP="00A158E1">
                            <w:pPr>
                              <w:contextualSpacing/>
                              <w:rPr>
                                <w:rFonts w:ascii="Courier New" w:hAnsi="Courier New" w:cs="Courier New"/>
                                <w:sz w:val="16"/>
                              </w:rPr>
                            </w:pPr>
                          </w:p>
                          <w:p w14:paraId="0F29D55A"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Cube</w:t>
                            </w:r>
                            <w:proofErr w:type="spellEnd"/>
                            <w:r w:rsidRPr="00A158E1">
                              <w:rPr>
                                <w:rFonts w:ascii="Courier New" w:hAnsi="Courier New" w:cs="Courier New"/>
                                <w:sz w:val="16"/>
                              </w:rPr>
                              <w:t>)</w:t>
                            </w:r>
                          </w:p>
                          <w:p w14:paraId="0BF854D9"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Hash</w:t>
                            </w:r>
                            <w:proofErr w:type="spellEnd"/>
                            <w:r w:rsidRPr="00A158E1">
                              <w:rPr>
                                <w:rFonts w:ascii="Courier New" w:hAnsi="Courier New" w:cs="Courier New"/>
                                <w:sz w:val="16"/>
                              </w:rPr>
                              <w:t xml:space="preserve"> = hash</w:t>
                            </w:r>
                          </w:p>
                          <w:p w14:paraId="1B9CD44D"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A158E1" w:rsidRPr="00A158E1" w:rsidRDefault="00A158E1" w:rsidP="00A158E1">
                            <w:pPr>
                              <w:contextualSpacing/>
                              <w:rPr>
                                <w:rFonts w:ascii="Courier New" w:hAnsi="Courier New" w:cs="Courier New"/>
                                <w:sz w:val="16"/>
                              </w:rPr>
                            </w:pPr>
                          </w:p>
                          <w:p w14:paraId="30A0536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Signature</w:t>
                            </w:r>
                            <w:proofErr w:type="spellEnd"/>
                            <w:r w:rsidRPr="00A158E1">
                              <w:rPr>
                                <w:rFonts w:ascii="Courier New" w:hAnsi="Courier New" w:cs="Courier New"/>
                                <w:sz w:val="16"/>
                              </w:rPr>
                              <w:t xml:space="preserve"> = signature</w:t>
                            </w:r>
                          </w:p>
                          <w:p w14:paraId="11AD77B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A158E1" w:rsidRPr="00A158E1" w:rsidRDefault="00A158E1" w:rsidP="00A158E1">
                            <w:pPr>
                              <w:contextualSpacing/>
                              <w:rPr>
                                <w:rFonts w:ascii="Courier New" w:hAnsi="Courier New" w:cs="Courier New"/>
                                <w:sz w:val="16"/>
                              </w:rPr>
                            </w:pPr>
                          </w:p>
                          <w:p w14:paraId="1F6DC24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Sender</w:t>
                            </w:r>
                            <w:proofErr w:type="spellEnd"/>
                            <w:r w:rsidRPr="00A158E1">
                              <w:rPr>
                                <w:rFonts w:ascii="Courier New" w:hAnsi="Courier New" w:cs="Courier New"/>
                                <w:sz w:val="16"/>
                              </w:rPr>
                              <w:t xml:space="preserve"> = sender</w:t>
                            </w:r>
                          </w:p>
                          <w:p w14:paraId="50C285D1"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Receiver</w:t>
                            </w:r>
                            <w:proofErr w:type="spellEnd"/>
                            <w:r w:rsidRPr="00A158E1">
                              <w:rPr>
                                <w:rFonts w:ascii="Courier New" w:hAnsi="Courier New" w:cs="Courier New"/>
                                <w:sz w:val="16"/>
                              </w:rPr>
                              <w:t xml:space="preserve"> = receiver</w:t>
                            </w:r>
                          </w:p>
                          <w:p w14:paraId="519477F8" w14:textId="77777777" w:rsidR="00A158E1" w:rsidRPr="00A158E1" w:rsidRDefault="00A158E1" w:rsidP="00A158E1">
                            <w:pPr>
                              <w:contextualSpacing/>
                              <w:rPr>
                                <w:rFonts w:ascii="Courier New" w:hAnsi="Courier New" w:cs="Courier New"/>
                                <w:sz w:val="16"/>
                              </w:rPr>
                            </w:pPr>
                          </w:p>
                          <w:p w14:paraId="47CB4527"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Cube</w:t>
                            </w:r>
                            <w:proofErr w:type="spellEnd"/>
                          </w:p>
                          <w:p w14:paraId="647F2341" w14:textId="5C28BDC3" w:rsidR="00A158E1" w:rsidRPr="005653FB" w:rsidRDefault="00A158E1"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" fillcolor="white [3201]" strokeweight=".5pt">
                <v:textbox>
                  <w:txbxContent>
                    <w:p w14:paraId="7E15662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A158E1" w:rsidRPr="00A158E1" w:rsidRDefault="00A158E1" w:rsidP="00A158E1">
                      <w:pPr>
                        <w:contextualSpacing/>
                        <w:rPr>
                          <w:rFonts w:ascii="Courier New" w:hAnsi="Courier New" w:cs="Courier New"/>
                          <w:sz w:val="16"/>
                        </w:rPr>
                      </w:pPr>
                      <w:proofErr w:type="spellStart"/>
                      <w:r w:rsidRPr="00A158E1">
                        <w:rPr>
                          <w:rFonts w:ascii="Courier New" w:hAnsi="Courier New" w:cs="Courier New"/>
                          <w:sz w:val="16"/>
                        </w:rPr>
                        <w:t>func</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generateCube</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Cube</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Cube</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string, amount </w:t>
                      </w:r>
                      <w:proofErr w:type="spellStart"/>
                      <w:r w:rsidRPr="00A158E1">
                        <w:rPr>
                          <w:rFonts w:ascii="Courier New" w:hAnsi="Courier New" w:cs="Courier New"/>
                          <w:sz w:val="16"/>
                        </w:rPr>
                        <w:t>int</w:t>
                      </w:r>
                      <w:proofErr w:type="spellEnd"/>
                      <w:r w:rsidRPr="00A158E1">
                        <w:rPr>
                          <w:rFonts w:ascii="Courier New" w:hAnsi="Courier New" w:cs="Courier New"/>
                          <w:sz w:val="16"/>
                        </w:rPr>
                        <w:t xml:space="preserve">, signature string, hash string, </w:t>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r w:rsidRPr="00A158E1">
                        <w:rPr>
                          <w:rFonts w:ascii="Courier New" w:hAnsi="Courier New" w:cs="Courier New"/>
                          <w:sz w:val="16"/>
                        </w:rPr>
                        <w:t xml:space="preserve">, sender string, receiver string) </w:t>
                      </w:r>
                      <w:proofErr w:type="spellStart"/>
                      <w:r w:rsidRPr="00A158E1">
                        <w:rPr>
                          <w:rFonts w:ascii="Courier New" w:hAnsi="Courier New" w:cs="Courier New"/>
                          <w:sz w:val="16"/>
                        </w:rPr>
                        <w:t>network.Cube</w:t>
                      </w:r>
                      <w:proofErr w:type="spellEnd"/>
                      <w:r w:rsidRPr="00A158E1">
                        <w:rPr>
                          <w:rFonts w:ascii="Courier New" w:hAnsi="Courier New" w:cs="Courier New"/>
                          <w:sz w:val="16"/>
                        </w:rPr>
                        <w:t xml:space="preserve"> {</w:t>
                      </w:r>
                    </w:p>
                    <w:p w14:paraId="24BC5E0D" w14:textId="77777777" w:rsidR="00A158E1" w:rsidRPr="00A158E1" w:rsidRDefault="00A158E1" w:rsidP="00A158E1">
                      <w:pPr>
                        <w:contextualSpacing/>
                        <w:rPr>
                          <w:rFonts w:ascii="Courier New" w:hAnsi="Courier New" w:cs="Courier New"/>
                          <w:sz w:val="16"/>
                        </w:rPr>
                      </w:pPr>
                    </w:p>
                    <w:p w14:paraId="6970F0F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Cube</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Cube</w:t>
                      </w:r>
                      <w:proofErr w:type="spellEnd"/>
                      <w:proofErr w:type="gramEnd"/>
                    </w:p>
                    <w:p w14:paraId="2CD9F2B4" w14:textId="77777777" w:rsidR="00A158E1" w:rsidRPr="00A158E1" w:rsidRDefault="00A158E1" w:rsidP="00A158E1">
                      <w:pPr>
                        <w:contextualSpacing/>
                        <w:rPr>
                          <w:rFonts w:ascii="Courier New" w:hAnsi="Courier New" w:cs="Courier New"/>
                          <w:sz w:val="16"/>
                        </w:rPr>
                      </w:pPr>
                    </w:p>
                    <w:p w14:paraId="4040A03C"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Index</w:t>
                      </w:r>
                      <w:proofErr w:type="spellEnd"/>
                      <w:r w:rsidRPr="00A158E1">
                        <w:rPr>
                          <w:rFonts w:ascii="Courier New" w:hAnsi="Courier New" w:cs="Courier New"/>
                          <w:sz w:val="16"/>
                        </w:rPr>
                        <w:t xml:space="preserve"> + 1</w:t>
                      </w:r>
                    </w:p>
                    <w:p w14:paraId="0A4FE42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Hash</w:t>
                      </w:r>
                      <w:proofErr w:type="spellEnd"/>
                    </w:p>
                    <w:p w14:paraId="35F09B83" w14:textId="77777777" w:rsidR="00A158E1" w:rsidRPr="00A158E1" w:rsidRDefault="00A158E1" w:rsidP="00A158E1">
                      <w:pPr>
                        <w:contextualSpacing/>
                        <w:rPr>
                          <w:rFonts w:ascii="Courier New" w:hAnsi="Courier New" w:cs="Courier New"/>
                          <w:sz w:val="16"/>
                        </w:rPr>
                      </w:pPr>
                    </w:p>
                    <w:p w14:paraId="6A8AC74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if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 "send" {</w:t>
                      </w:r>
                    </w:p>
                    <w:p w14:paraId="690BF510"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Balance</w:t>
                      </w:r>
                      <w:proofErr w:type="spellEnd"/>
                      <w:r w:rsidRPr="00A158E1">
                        <w:rPr>
                          <w:rFonts w:ascii="Courier New" w:hAnsi="Courier New" w:cs="Courier New"/>
                          <w:sz w:val="16"/>
                        </w:rPr>
                        <w:t xml:space="preserve"> - amount</w:t>
                      </w:r>
                    </w:p>
                    <w:p w14:paraId="0AC553D6" w14:textId="77777777" w:rsidR="00A158E1" w:rsidRPr="00A158E1" w:rsidRDefault="00A158E1" w:rsidP="00A158E1">
                      <w:pPr>
                        <w:contextualSpacing/>
                        <w:rPr>
                          <w:rFonts w:ascii="Courier New" w:hAnsi="Courier New" w:cs="Courier New"/>
                          <w:sz w:val="16"/>
                        </w:rPr>
                      </w:pPr>
                    </w:p>
                    <w:p w14:paraId="4F2DF73B"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Cube.Balance</w:t>
                      </w:r>
                      <w:proofErr w:type="spellEnd"/>
                      <w:r w:rsidRPr="00A158E1">
                        <w:rPr>
                          <w:rFonts w:ascii="Courier New" w:hAnsi="Courier New" w:cs="Courier New"/>
                          <w:sz w:val="16"/>
                        </w:rPr>
                        <w:t xml:space="preserve"> + amount</w:t>
                      </w:r>
                    </w:p>
                    <w:p w14:paraId="107F2AC6"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A158E1" w:rsidRPr="00A158E1" w:rsidRDefault="00A158E1" w:rsidP="00A158E1">
                      <w:pPr>
                        <w:contextualSpacing/>
                        <w:rPr>
                          <w:rFonts w:ascii="Courier New" w:hAnsi="Courier New" w:cs="Courier New"/>
                          <w:sz w:val="16"/>
                        </w:rPr>
                      </w:pPr>
                    </w:p>
                    <w:p w14:paraId="70385BA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Amount</w:t>
                      </w:r>
                      <w:proofErr w:type="spellEnd"/>
                      <w:r w:rsidRPr="00A158E1">
                        <w:rPr>
                          <w:rFonts w:ascii="Courier New" w:hAnsi="Courier New" w:cs="Courier New"/>
                          <w:sz w:val="16"/>
                        </w:rPr>
                        <w:t xml:space="preserve"> = amount</w:t>
                      </w:r>
                    </w:p>
                    <w:p w14:paraId="3D44B03C" w14:textId="77777777" w:rsidR="00A158E1" w:rsidRPr="00A158E1" w:rsidRDefault="00A158E1" w:rsidP="00A158E1">
                      <w:pPr>
                        <w:contextualSpacing/>
                        <w:rPr>
                          <w:rFonts w:ascii="Courier New" w:hAnsi="Courier New" w:cs="Courier New"/>
                          <w:sz w:val="16"/>
                        </w:rPr>
                      </w:pPr>
                    </w:p>
                    <w:p w14:paraId="0F29D55A"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Cube</w:t>
                      </w:r>
                      <w:proofErr w:type="spellEnd"/>
                      <w:r w:rsidRPr="00A158E1">
                        <w:rPr>
                          <w:rFonts w:ascii="Courier New" w:hAnsi="Courier New" w:cs="Courier New"/>
                          <w:sz w:val="16"/>
                        </w:rPr>
                        <w:t>)</w:t>
                      </w:r>
                    </w:p>
                    <w:p w14:paraId="0BF854D9"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Cube.Hash</w:t>
                      </w:r>
                      <w:proofErr w:type="spellEnd"/>
                      <w:r w:rsidRPr="00A158E1">
                        <w:rPr>
                          <w:rFonts w:ascii="Courier New" w:hAnsi="Courier New" w:cs="Courier New"/>
                          <w:sz w:val="16"/>
                        </w:rPr>
                        <w:t xml:space="preserve"> = hash</w:t>
                      </w:r>
                    </w:p>
                    <w:p w14:paraId="1B9CD44D"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A158E1" w:rsidRPr="00A158E1" w:rsidRDefault="00A158E1" w:rsidP="00A158E1">
                      <w:pPr>
                        <w:contextualSpacing/>
                        <w:rPr>
                          <w:rFonts w:ascii="Courier New" w:hAnsi="Courier New" w:cs="Courier New"/>
                          <w:sz w:val="16"/>
                        </w:rPr>
                      </w:pPr>
                    </w:p>
                    <w:p w14:paraId="30A0536E"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Signature</w:t>
                      </w:r>
                      <w:proofErr w:type="spellEnd"/>
                      <w:r w:rsidRPr="00A158E1">
                        <w:rPr>
                          <w:rFonts w:ascii="Courier New" w:hAnsi="Courier New" w:cs="Courier New"/>
                          <w:sz w:val="16"/>
                        </w:rPr>
                        <w:t xml:space="preserve"> = signature</w:t>
                      </w:r>
                    </w:p>
                    <w:p w14:paraId="11AD77B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A158E1" w:rsidRPr="00A158E1" w:rsidRDefault="00A158E1" w:rsidP="00A158E1">
                      <w:pPr>
                        <w:contextualSpacing/>
                        <w:rPr>
                          <w:rFonts w:ascii="Courier New" w:hAnsi="Courier New" w:cs="Courier New"/>
                          <w:sz w:val="16"/>
                        </w:rPr>
                      </w:pPr>
                    </w:p>
                    <w:p w14:paraId="1F6DC245"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Sender</w:t>
                      </w:r>
                      <w:proofErr w:type="spellEnd"/>
                      <w:r w:rsidRPr="00A158E1">
                        <w:rPr>
                          <w:rFonts w:ascii="Courier New" w:hAnsi="Courier New" w:cs="Courier New"/>
                          <w:sz w:val="16"/>
                        </w:rPr>
                        <w:t xml:space="preserve"> = sender</w:t>
                      </w:r>
                    </w:p>
                    <w:p w14:paraId="50C285D1"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Cube.Receiver</w:t>
                      </w:r>
                      <w:proofErr w:type="spellEnd"/>
                      <w:r w:rsidRPr="00A158E1">
                        <w:rPr>
                          <w:rFonts w:ascii="Courier New" w:hAnsi="Courier New" w:cs="Courier New"/>
                          <w:sz w:val="16"/>
                        </w:rPr>
                        <w:t xml:space="preserve"> = receiver</w:t>
                      </w:r>
                    </w:p>
                    <w:p w14:paraId="519477F8" w14:textId="77777777" w:rsidR="00A158E1" w:rsidRPr="00A158E1" w:rsidRDefault="00A158E1" w:rsidP="00A158E1">
                      <w:pPr>
                        <w:contextualSpacing/>
                        <w:rPr>
                          <w:rFonts w:ascii="Courier New" w:hAnsi="Courier New" w:cs="Courier New"/>
                          <w:sz w:val="16"/>
                        </w:rPr>
                      </w:pPr>
                    </w:p>
                    <w:p w14:paraId="47CB4527" w14:textId="77777777" w:rsidR="00A158E1" w:rsidRPr="00A158E1" w:rsidRDefault="00A158E1"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Cube</w:t>
                      </w:r>
                      <w:proofErr w:type="spellEnd"/>
                    </w:p>
                    <w:p w14:paraId="647F2341" w14:textId="5C28BDC3" w:rsidR="00A158E1" w:rsidRPr="005653FB" w:rsidRDefault="00A158E1"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10073B67" w:rsidR="0021699C" w:rsidRPr="00EC7B5E" w:rsidRDefault="00EC7B5E" w:rsidP="00EC7B5E">
      <w:pPr>
        <w:pStyle w:val="Caption"/>
        <w:jc w:val="both"/>
        <w:rPr>
          <w:i w:val="0"/>
          <w:color w:val="auto"/>
          <w:lang w:eastAsia="ja-JP"/>
        </w:rPr>
      </w:pPr>
      <w:bookmarkStart w:id="55"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744FB6">
        <w:rPr>
          <w:i w:val="0"/>
          <w:noProof/>
          <w:color w:val="auto"/>
        </w:rPr>
        <w:t>18</w:t>
      </w:r>
      <w:r w:rsidRPr="00EC7B5E">
        <w:rPr>
          <w:i w:val="0"/>
          <w:color w:val="auto"/>
        </w:rPr>
        <w:fldChar w:fldCharType="end"/>
      </w:r>
      <w:bookmarkEnd w:id="55"/>
      <w:r w:rsidRPr="00EC7B5E">
        <w:rPr>
          <w:i w:val="0"/>
          <w:color w:val="auto"/>
        </w:rPr>
        <w:t xml:space="preserve">. </w:t>
      </w:r>
      <w:proofErr w:type="spellStart"/>
      <w:r w:rsidRPr="001C4AC4">
        <w:rPr>
          <w:rFonts w:ascii="Courier New" w:hAnsi="Courier New" w:cs="Courier New"/>
          <w:i w:val="0"/>
          <w:color w:val="auto"/>
        </w:rPr>
        <w:t>generateCube</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295F68EB"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ify them with respect to the characteristics presented in S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w:t>
      </w:r>
      <w:r w:rsidR="008354A2">
        <w:rPr>
          <w:lang w:eastAsia="ja-JP"/>
        </w:rPr>
        <w:t>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6" w:name="_Toc3892323"/>
      <w:r w:rsidRPr="005042CD">
        <w:rPr>
          <w:lang w:eastAsia="ja-JP"/>
        </w:rPr>
        <w:t>Quantitative Evaluation and Comparison</w:t>
      </w:r>
      <w:bookmarkEnd w:id="56"/>
    </w:p>
    <w:p w14:paraId="5192AD21" w14:textId="26D6AC13" w:rsidR="005F330D" w:rsidRPr="005042CD"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To measure these metrics, transactions are submitted to the network by nodes which store the transactions in their copy of the data structure and then share this information with their peers.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607465DC"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77777777" w:rsidR="005F330D" w:rsidRPr="005042CD" w:rsidRDefault="005F330D" w:rsidP="005F330D">
      <w:pPr>
        <w:ind w:firstLine="202"/>
        <w:jc w:val="both"/>
        <w:rPr>
          <w:lang w:eastAsia="ja-JP"/>
        </w:rPr>
      </w:pPr>
    </w:p>
    <w:p w14:paraId="6EBD0806" w14:textId="77777777" w:rsidR="00566042" w:rsidRPr="005042CD" w:rsidRDefault="00566042" w:rsidP="00566042">
      <w:pPr>
        <w:pStyle w:val="Heading3"/>
        <w:rPr>
          <w:lang w:eastAsia="ja-JP"/>
        </w:rPr>
      </w:pPr>
      <w:bookmarkStart w:id="57" w:name="_Toc3892322"/>
      <w:r w:rsidRPr="005042CD">
        <w:rPr>
          <w:lang w:eastAsia="ja-JP"/>
        </w:rPr>
        <w:t>Analysis of Fundamental Properties</w:t>
      </w:r>
      <w:bookmarkEnd w:id="57"/>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55E7093F" w14:textId="05B1FAB4" w:rsidR="006C0E8A" w:rsidRPr="005042CD" w:rsidRDefault="00D45D60" w:rsidP="006C0E8A">
      <w:pPr>
        <w:pStyle w:val="Heading3"/>
        <w:rPr>
          <w:lang w:eastAsia="ja-JP"/>
        </w:rPr>
      </w:pPr>
      <w:bookmarkStart w:id="58" w:name="_Toc3892324"/>
      <w:r w:rsidRPr="005042CD">
        <w:rPr>
          <w:lang w:eastAsia="ja-JP"/>
        </w:rPr>
        <w:t>Classification of Data Structures</w:t>
      </w:r>
      <w:bookmarkEnd w:id="58"/>
    </w:p>
    <w:p w14:paraId="59B25FA9" w14:textId="585AC6AA" w:rsidR="00154927" w:rsidRPr="005042CD" w:rsidRDefault="00D45D60" w:rsidP="00EB68AD">
      <w:pPr>
        <w:ind w:firstLine="202"/>
        <w:jc w:val="both"/>
      </w:pPr>
      <w:r w:rsidRPr="005042CD">
        <w:t xml:space="preserve">After gathering and analyzing the quantitative information </w:t>
      </w:r>
      <w:r w:rsidR="00EF6B1D" w:rsidRPr="005042CD">
        <w:t xml:space="preserve">for each of the </w:t>
      </w:r>
      <w:r w:rsidRPr="005042CD">
        <w:t>data structures</w:t>
      </w:r>
      <w:r w:rsidR="000F7CDE">
        <w:t>, we</w:t>
      </w:r>
      <w:r w:rsidRPr="005042CD">
        <w:t xml:space="preserve"> classify them according to their impact on the quality attributes of throughput</w:t>
      </w:r>
      <w:r w:rsidR="00BE185B">
        <w:t xml:space="preserve"> and </w:t>
      </w:r>
      <w:r w:rsidRPr="005042CD">
        <w:t xml:space="preserve">latency. </w:t>
      </w:r>
      <w:r w:rsidRPr="005042CD">
        <w:rPr>
          <w:lang w:eastAsia="ja-JP"/>
        </w:rPr>
        <w:t>The method of classification that is used mirrors the method used by Xu et al. in their “Taxonomy of Blockchain-Based Systems”</w:t>
      </w:r>
      <w:r w:rsidR="007F6396" w:rsidRPr="005042CD">
        <w:rPr>
          <w:lang w:eastAsia="ja-JP"/>
        </w:rPr>
        <w:t xml:space="preserve"> </w:t>
      </w:r>
      <w:r w:rsidR="007F6396" w:rsidRPr="005042CD">
        <w:rPr>
          <w:lang w:eastAsia="ja-JP"/>
        </w:rPr>
        <w:fldChar w:fldCharType="begin" w:fldLock="1"/>
      </w:r>
      <w:r w:rsidR="004B4CEE"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7F6396" w:rsidRPr="005042CD">
        <w:rPr>
          <w:lang w:eastAsia="ja-JP"/>
        </w:rPr>
        <w:fldChar w:fldCharType="separate"/>
      </w:r>
      <w:r w:rsidR="007F6396" w:rsidRPr="005042CD">
        <w:rPr>
          <w:noProof/>
          <w:lang w:eastAsia="ja-JP"/>
        </w:rPr>
        <w:t>[3]</w:t>
      </w:r>
      <w:r w:rsidR="007F6396" w:rsidRPr="005042CD">
        <w:rPr>
          <w:lang w:eastAsia="ja-JP"/>
        </w:rPr>
        <w:fldChar w:fldCharType="end"/>
      </w:r>
      <w:r w:rsidRPr="005042CD">
        <w:rPr>
          <w:lang w:eastAsia="ja-JP"/>
        </w:rPr>
        <w:t xml:space="preserve">. </w:t>
      </w:r>
      <w:r w:rsidR="000F7CDE">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neutral</w:t>
      </w:r>
      <w:r w:rsidR="00E26E20" w:rsidRPr="00E26E20">
        <w:rPr>
          <w:lang w:eastAsia="ja-JP"/>
        </w:rPr>
        <w:t xml:space="preserve"> </w:t>
      </w:r>
      <w:r w:rsidR="00425324">
        <w:rPr>
          <w:lang w:eastAsia="ja-JP"/>
        </w:rPr>
        <w:t>(</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or more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with respect to each attribute</w:t>
      </w:r>
      <w:r w:rsidR="005A16BD">
        <w:rPr>
          <w:lang w:eastAsia="ja-JP"/>
        </w:rPr>
        <w:t xml:space="preserve"> in comparison established between the different options that are availabl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77777777"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27F41F0D"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2B75C3" w:rsidRPr="002B75C3">
        <w:t xml:space="preserve">Figure </w:t>
      </w:r>
      <w:r w:rsidR="002B75C3" w:rsidRPr="002B75C3">
        <w:rPr>
          <w:noProof/>
        </w:rPr>
        <w:t>19</w:t>
      </w:r>
      <w:r w:rsidR="002B75C3" w:rsidRPr="002B75C3">
        <w:fldChar w:fldCharType="end"/>
      </w:r>
      <w:r w:rsidR="002B75C3" w:rsidRPr="002B75C3">
        <w:t xml:space="preserve"> </w:t>
      </w:r>
      <w:r w:rsidRPr="005042CD">
        <w:t>shows that the difference in throughput is very large between the block-lattice and the other two data structures. It also shows that the blockchain has a better throughput than the tangle which has the worst throughput of the thre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2131695"/>
                    </a:xfrm>
                    <a:prstGeom prst="rect">
                      <a:avLst/>
                    </a:prstGeom>
                  </pic:spPr>
                </pic:pic>
              </a:graphicData>
            </a:graphic>
          </wp:inline>
        </w:drawing>
      </w:r>
    </w:p>
    <w:p w14:paraId="7EF5C5DF" w14:textId="100CB5F6" w:rsidR="0056174E" w:rsidRPr="005042CD" w:rsidRDefault="0056174E" w:rsidP="0056174E">
      <w:pPr>
        <w:rPr>
          <w:sz w:val="16"/>
        </w:rPr>
      </w:pPr>
      <w:bookmarkStart w:id="59"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19</w:t>
      </w:r>
      <w:r w:rsidRPr="005042CD">
        <w:rPr>
          <w:sz w:val="16"/>
        </w:rPr>
        <w:fldChar w:fldCharType="end"/>
      </w:r>
      <w:bookmarkEnd w:id="59"/>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77777777" w:rsidR="0056174E" w:rsidRPr="005042CD" w:rsidRDefault="0056174E" w:rsidP="0056174E">
      <w:pPr>
        <w:ind w:firstLine="202"/>
        <w:jc w:val="both"/>
      </w:pPr>
      <w:r w:rsidRPr="005042CD">
        <w:t>The latency of a transaction is the time spent from the moment of its submission until it is completed. This time may vary depending on the size of the data structure</w:t>
      </w:r>
      <w:r>
        <w:t>, reason</w:t>
      </w:r>
      <w:r w:rsidRPr="005042CD">
        <w:t xml:space="preserve"> why it is measured for different transactions as each data structure continues to grow (transaction number: 50, 100, 200, 400, and 800). </w:t>
      </w:r>
    </w:p>
    <w:p w14:paraId="4B0F6ABF" w14:textId="13C54164"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B10C07" w:rsidRPr="00B10C07">
        <w:t xml:space="preserve">Figure </w:t>
      </w:r>
      <w:r w:rsidR="00B10C07" w:rsidRPr="00B10C07">
        <w:rPr>
          <w:noProof/>
        </w:rPr>
        <w:t>20</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B10C07" w:rsidRPr="00B10C07">
        <w:t xml:space="preserve">Figure </w:t>
      </w:r>
      <w:r w:rsidR="00B10C07" w:rsidRPr="00B10C07">
        <w:rPr>
          <w:noProof/>
        </w:rPr>
        <w:t>21</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B10C07" w:rsidRPr="00B10C07">
        <w:t xml:space="preserve">Figure </w:t>
      </w:r>
      <w:r w:rsidR="00B10C07" w:rsidRPr="00B10C07">
        <w:rPr>
          <w:noProof/>
        </w:rPr>
        <w:t>22</w:t>
      </w:r>
      <w:r w:rsidR="00B10C07" w:rsidRPr="00B10C07">
        <w:fldChar w:fldCharType="end"/>
      </w:r>
      <w:r w:rsidR="00B10C07" w:rsidRPr="00B10C07">
        <w:t xml:space="preserve"> </w:t>
      </w:r>
      <w:r w:rsidRPr="00B10C07">
        <w:t>(network with 2 nodes) show that from transaction number 50 onwards, the blockchain has a better latency than the block-lattice and the</w:t>
      </w:r>
      <w:r w:rsidRPr="005042CD">
        <w:t xml:space="preserve"> tangle. 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14F761D4" w:rsidR="0056174E" w:rsidRPr="005042CD" w:rsidRDefault="006D3A8F" w:rsidP="0056174E">
      <w:pPr>
        <w:jc w:val="center"/>
      </w:pPr>
      <w:r w:rsidRPr="006D3A8F">
        <w:drawing>
          <wp:inline distT="0" distB="0" distL="0" distR="0" wp14:anchorId="7170B03E" wp14:editId="7FF88033">
            <wp:extent cx="3120887" cy="1854575"/>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23716" cy="1856256"/>
                    </a:xfrm>
                    <a:prstGeom prst="rect">
                      <a:avLst/>
                    </a:prstGeom>
                  </pic:spPr>
                </pic:pic>
              </a:graphicData>
            </a:graphic>
          </wp:inline>
        </w:drawing>
      </w:r>
    </w:p>
    <w:p w14:paraId="51EE1AC2" w14:textId="27F9B05C" w:rsidR="0056174E" w:rsidRPr="005042CD" w:rsidRDefault="0056174E" w:rsidP="0056174E">
      <w:pPr>
        <w:jc w:val="both"/>
        <w:rPr>
          <w:sz w:val="16"/>
        </w:rPr>
      </w:pPr>
      <w:bookmarkStart w:id="60"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20</w:t>
      </w:r>
      <w:r w:rsidRPr="005042CD">
        <w:rPr>
          <w:sz w:val="16"/>
        </w:rPr>
        <w:fldChar w:fldCharType="end"/>
      </w:r>
      <w:bookmarkEnd w:id="60"/>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72911FE4" w:rsidR="0056174E" w:rsidRPr="005042CD" w:rsidRDefault="006D3A8F" w:rsidP="0056174E">
      <w:pPr>
        <w:jc w:val="center"/>
      </w:pPr>
      <w:r w:rsidRPr="006D3A8F">
        <w:drawing>
          <wp:inline distT="0" distB="0" distL="0" distR="0" wp14:anchorId="44816184" wp14:editId="21567B9A">
            <wp:extent cx="3058511" cy="2081487"/>
            <wp:effectExtent l="0" t="0" r="254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66671" cy="2087041"/>
                    </a:xfrm>
                    <a:prstGeom prst="rect">
                      <a:avLst/>
                    </a:prstGeom>
                  </pic:spPr>
                </pic:pic>
              </a:graphicData>
            </a:graphic>
          </wp:inline>
        </w:drawing>
      </w:r>
    </w:p>
    <w:p w14:paraId="363AB324" w14:textId="2F10AFE5" w:rsidR="0056174E" w:rsidRPr="005042CD" w:rsidRDefault="0056174E" w:rsidP="0056174E">
      <w:pPr>
        <w:jc w:val="both"/>
        <w:rPr>
          <w:sz w:val="16"/>
        </w:rPr>
      </w:pPr>
      <w:bookmarkStart w:id="61"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21</w:t>
      </w:r>
      <w:r w:rsidRPr="005042CD">
        <w:rPr>
          <w:sz w:val="16"/>
        </w:rPr>
        <w:fldChar w:fldCharType="end"/>
      </w:r>
      <w:bookmarkEnd w:id="61"/>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63853" cy="2127676"/>
                    </a:xfrm>
                    <a:prstGeom prst="rect">
                      <a:avLst/>
                    </a:prstGeom>
                  </pic:spPr>
                </pic:pic>
              </a:graphicData>
            </a:graphic>
          </wp:inline>
        </w:drawing>
      </w:r>
    </w:p>
    <w:p w14:paraId="1A3716B1" w14:textId="7E4389F4" w:rsidR="0056174E" w:rsidRPr="005042CD" w:rsidRDefault="0056174E" w:rsidP="0056174E">
      <w:pPr>
        <w:jc w:val="both"/>
        <w:rPr>
          <w:sz w:val="16"/>
        </w:rPr>
      </w:pPr>
      <w:bookmarkStart w:id="62"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22</w:t>
      </w:r>
      <w:r w:rsidRPr="005042CD">
        <w:rPr>
          <w:sz w:val="16"/>
        </w:rPr>
        <w:fldChar w:fldCharType="end"/>
      </w:r>
      <w:bookmarkEnd w:id="62"/>
      <w:r w:rsidRPr="005042CD">
        <w:rPr>
          <w:sz w:val="16"/>
        </w:rPr>
        <w:t>. Latency for the three data structures on a network with 2 nodes.</w:t>
      </w:r>
    </w:p>
    <w:p w14:paraId="7C8F1D5E" w14:textId="6A6BCEDA" w:rsidR="00154927" w:rsidRDefault="00154927" w:rsidP="00154927"/>
    <w:p w14:paraId="44EB66F3" w14:textId="77777777" w:rsidR="0056174E" w:rsidRPr="005042CD" w:rsidRDefault="0056174E" w:rsidP="00154927"/>
    <w:p w14:paraId="222F54B9" w14:textId="77777777" w:rsidR="00154927" w:rsidRPr="005042CD" w:rsidRDefault="00154927" w:rsidP="00154927">
      <w:pPr>
        <w:pStyle w:val="Heading2"/>
      </w:pPr>
      <w:bookmarkStart w:id="63" w:name="_Toc3892326"/>
      <w:r w:rsidRPr="005042CD">
        <w:t>Results of Qualitative Analysis</w:t>
      </w:r>
      <w:bookmarkEnd w:id="63"/>
    </w:p>
    <w:p w14:paraId="0CD20A76" w14:textId="77777777" w:rsidR="00154927" w:rsidRPr="005042CD" w:rsidRDefault="00154927" w:rsidP="00154927"/>
    <w:p w14:paraId="70E80EC1" w14:textId="77777777" w:rsidR="00154927" w:rsidRPr="005042CD" w:rsidRDefault="00154927" w:rsidP="00154927">
      <w:pPr>
        <w:pStyle w:val="Heading3"/>
      </w:pPr>
      <w:bookmarkStart w:id="64" w:name="_Toc3892327"/>
      <w:r w:rsidRPr="005042CD">
        <w:t>The blockchain</w:t>
      </w:r>
      <w:bookmarkEnd w:id="64"/>
    </w:p>
    <w:p w14:paraId="62D0BE0B" w14:textId="719E3B8C" w:rsidR="00D36454" w:rsidRPr="005042CD" w:rsidRDefault="00154927" w:rsidP="0056174E">
      <w:pPr>
        <w:ind w:firstLine="202"/>
        <w:jc w:val="both"/>
      </w:pPr>
      <w:r w:rsidRPr="005042CD">
        <w:t xml:space="preserve">In S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 xml:space="preserve">together </w:t>
      </w:r>
      <w:r w:rsidRPr="005042CD">
        <w:t>an explanation of the manner in which blockchains guarantee these properties. However, a more detailed study of blockchains opens room to make further comments about the degree to which the blockchain guarantees equal rights for participants in the network.</w:t>
      </w:r>
    </w:p>
    <w:p w14:paraId="71F4EC2B" w14:textId="77777777" w:rsidR="00154927" w:rsidRPr="005042CD" w:rsidRDefault="00154927" w:rsidP="003B4AB2">
      <w:pPr>
        <w:pStyle w:val="Heading4"/>
      </w:pPr>
      <w:bookmarkStart w:id="65" w:name="_Toc3892328"/>
      <w:r w:rsidRPr="005042CD">
        <w:t>Equal Rights</w:t>
      </w:r>
      <w:bookmarkEnd w:id="65"/>
    </w:p>
    <w:p w14:paraId="5C152608" w14:textId="25290D92" w:rsidR="00154927" w:rsidRPr="005042CD" w:rsidRDefault="00154927" w:rsidP="00154927">
      <w:pPr>
        <w:ind w:firstLine="202"/>
        <w:jc w:val="both"/>
      </w:pPr>
      <w:r w:rsidRPr="005042CD">
        <w:t>In the bitcoin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 xml:space="preserve">“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w:t>
      </w:r>
      <w:r w:rsidRPr="005042CD">
        <w:lastRenderedPageBreak/>
        <w:t>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66" w:name="_Toc3892329"/>
      <w:r w:rsidRPr="005042CD">
        <w:t>The tangle</w:t>
      </w:r>
      <w:bookmarkEnd w:id="66"/>
    </w:p>
    <w:p w14:paraId="71CEA55B" w14:textId="77777777" w:rsidR="00E03246" w:rsidRPr="005042CD" w:rsidRDefault="00E03246" w:rsidP="00E03246">
      <w:pPr>
        <w:pStyle w:val="Heading4"/>
      </w:pPr>
      <w:bookmarkStart w:id="67" w:name="_Toc3892330"/>
      <w:r w:rsidRPr="005042CD">
        <w:t>Immutability</w:t>
      </w:r>
      <w:bookmarkEnd w:id="67"/>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68" w:name="_Toc3892331"/>
      <w:r w:rsidRPr="005042CD">
        <w:t>Non-repudiation</w:t>
      </w:r>
      <w:bookmarkEnd w:id="68"/>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69" w:name="_Toc3892332"/>
      <w:r w:rsidRPr="005042CD">
        <w:t>Integrity</w:t>
      </w:r>
      <w:bookmarkEnd w:id="69"/>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0" w:name="_Toc3892333"/>
      <w:r w:rsidRPr="005042CD">
        <w:t>Transparency</w:t>
      </w:r>
      <w:bookmarkEnd w:id="70"/>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1" w:name="_Toc3892334"/>
      <w:r w:rsidRPr="005042CD">
        <w:t>Equal Rights</w:t>
      </w:r>
      <w:bookmarkEnd w:id="71"/>
    </w:p>
    <w:p w14:paraId="5D001045" w14:textId="77777777" w:rsidR="00E03246" w:rsidRPr="005042CD" w:rsidRDefault="00E03246" w:rsidP="00C54CDC">
      <w:pPr>
        <w:ind w:firstLine="202"/>
        <w:jc w:val="both"/>
      </w:pPr>
      <w:r w:rsidRPr="005042CD">
        <w:t xml:space="preserve">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w:t>
      </w:r>
      <w:r w:rsidRPr="005042CD">
        <w:t>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2" w:name="_Toc3892335"/>
      <w:r w:rsidRPr="005042CD">
        <w:t>The block-lattice</w:t>
      </w:r>
      <w:bookmarkEnd w:id="72"/>
    </w:p>
    <w:p w14:paraId="5847ACB3" w14:textId="77777777" w:rsidR="004B0090" w:rsidRPr="005042CD" w:rsidRDefault="004B0090" w:rsidP="004B0090">
      <w:pPr>
        <w:pStyle w:val="Heading4"/>
      </w:pPr>
      <w:bookmarkStart w:id="73" w:name="_Toc3892336"/>
      <w:r w:rsidRPr="005042CD">
        <w:t>Immutability</w:t>
      </w:r>
      <w:bookmarkEnd w:id="73"/>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74" w:name="_Toc3892337"/>
      <w:r w:rsidRPr="005042CD">
        <w:t>Non-repudiation</w:t>
      </w:r>
      <w:bookmarkEnd w:id="74"/>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75" w:name="_Toc3892338"/>
      <w:r w:rsidRPr="005042CD">
        <w:t>Integrity</w:t>
      </w:r>
      <w:bookmarkEnd w:id="75"/>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76" w:name="_Toc3892339"/>
      <w:r w:rsidRPr="005042CD">
        <w:t>Transparency</w:t>
      </w:r>
      <w:bookmarkEnd w:id="76"/>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77" w:name="_Toc3892340"/>
      <w:r w:rsidRPr="005042CD">
        <w:t>Equal Rights</w:t>
      </w:r>
      <w:bookmarkEnd w:id="77"/>
    </w:p>
    <w:p w14:paraId="3F08C580" w14:textId="3665FDD8"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F43FFF">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2]","plainTextFormattedCitation":"[22]","previouslyFormattedCitation":"[22]"},"properties":{"noteIndex":0},"schema":"https://github.com/citation-style-language/schema/raw/master/csl-citation.json"}</w:instrText>
      </w:r>
      <w:r w:rsidRPr="005042CD">
        <w:fldChar w:fldCharType="separate"/>
      </w:r>
      <w:r w:rsidR="005E7A5A" w:rsidRPr="005E7A5A">
        <w:rPr>
          <w:noProof/>
        </w:rPr>
        <w:t>[22]</w:t>
      </w:r>
      <w:r w:rsidRPr="005042CD">
        <w:fldChar w:fldCharType="end"/>
      </w:r>
    </w:p>
    <w:p w14:paraId="571BE56B" w14:textId="79C82234" w:rsidR="004B0090" w:rsidRPr="005042CD" w:rsidRDefault="004B0090" w:rsidP="00154927">
      <w:pPr>
        <w:ind w:left="202"/>
        <w:jc w:val="both"/>
      </w:pPr>
    </w:p>
    <w:p w14:paraId="7B16208F" w14:textId="338B29D5" w:rsidR="00EF6B1D" w:rsidRPr="005042CD" w:rsidRDefault="00EF6B1D" w:rsidP="00EF6B1D">
      <w:pPr>
        <w:pStyle w:val="Heading2"/>
      </w:pPr>
      <w:r w:rsidRPr="005042CD">
        <w:t>Classification of Data Structures</w:t>
      </w:r>
    </w:p>
    <w:p w14:paraId="7CD0ABA3" w14:textId="45C0D1DF" w:rsidR="00EF6B1D" w:rsidRPr="005042CD" w:rsidRDefault="00EF6B1D" w:rsidP="00EF6B1D">
      <w:pPr>
        <w:ind w:firstLine="202"/>
        <w:jc w:val="both"/>
      </w:pPr>
      <w:r w:rsidRPr="005042CD">
        <w:t xml:space="preserve">After gathering and analyzing the quantitative information about the </w:t>
      </w:r>
      <w:r w:rsidR="00A13A5C">
        <w:t>two</w:t>
      </w:r>
      <w:r w:rsidRPr="005042CD">
        <w:t xml:space="preserve"> metrics for each of the data structures, they are classified</w:t>
      </w:r>
      <w:r w:rsidRPr="00144CB9">
        <w:t xml:space="preserve"> as </w:t>
      </w:r>
      <w:r w:rsidR="00144CB9" w:rsidRPr="00144CB9">
        <w:fldChar w:fldCharType="begin"/>
      </w:r>
      <w:r w:rsidR="00144CB9" w:rsidRPr="00144CB9">
        <w:instrText xml:space="preserve"> REF _Ref6401309 \h  \* MERGEFORMAT </w:instrText>
      </w:r>
      <w:r w:rsidR="00144CB9" w:rsidRPr="00144CB9">
        <w:fldChar w:fldCharType="separate"/>
      </w:r>
      <w:r w:rsidR="00EE46A1" w:rsidRPr="00EE46A1">
        <w:rPr>
          <w:color w:val="000000" w:themeColor="text1"/>
        </w:rPr>
        <w:t xml:space="preserve">Table </w:t>
      </w:r>
      <w:r w:rsidR="00EE46A1" w:rsidRPr="00EE46A1">
        <w:rPr>
          <w:noProof/>
          <w:color w:val="000000" w:themeColor="text1"/>
        </w:rPr>
        <w:t>I</w:t>
      </w:r>
      <w:r w:rsidR="00144CB9" w:rsidRPr="00144CB9">
        <w:fldChar w:fldCharType="end"/>
      </w:r>
      <w:r w:rsidR="00144CB9">
        <w:t>.</w:t>
      </w:r>
    </w:p>
    <w:p w14:paraId="5CB04AA8" w14:textId="722CF408" w:rsidR="00EF6B1D" w:rsidRPr="005042CD" w:rsidRDefault="00EF6B1D" w:rsidP="00EF6B1D">
      <w:pPr>
        <w:ind w:firstLine="202"/>
        <w:jc w:val="both"/>
      </w:pPr>
    </w:p>
    <w:p w14:paraId="17070B08" w14:textId="65EEBB6A" w:rsidR="00762002" w:rsidRPr="000322F8" w:rsidRDefault="00762002" w:rsidP="000322F8">
      <w:pPr>
        <w:pStyle w:val="Caption"/>
        <w:keepNext/>
        <w:jc w:val="center"/>
        <w:rPr>
          <w:i w:val="0"/>
          <w:caps/>
          <w:color w:val="000000" w:themeColor="text1"/>
          <w:sz w:val="16"/>
          <w:szCs w:val="16"/>
        </w:rPr>
      </w:pPr>
      <w:bookmarkStart w:id="78" w:name="_Ref6401309"/>
      <w:r w:rsidRPr="000322F8">
        <w:rPr>
          <w:i w:val="0"/>
          <w:caps/>
          <w:color w:val="000000" w:themeColor="text1"/>
          <w:sz w:val="16"/>
          <w:szCs w:val="16"/>
        </w:rPr>
        <w:lastRenderedPageBreak/>
        <w:t xml:space="preserve">Table </w:t>
      </w:r>
      <w:r w:rsidRPr="000322F8">
        <w:rPr>
          <w:i w:val="0"/>
          <w:caps/>
          <w:color w:val="000000" w:themeColor="text1"/>
          <w:sz w:val="16"/>
          <w:szCs w:val="16"/>
        </w:rPr>
        <w:fldChar w:fldCharType="begin"/>
      </w:r>
      <w:r w:rsidRPr="000322F8">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D869E9">
        <w:rPr>
          <w:i w:val="0"/>
          <w:caps/>
          <w:noProof/>
          <w:color w:val="000000" w:themeColor="text1"/>
          <w:sz w:val="16"/>
          <w:szCs w:val="16"/>
        </w:rPr>
        <w:t>I</w:t>
      </w:r>
      <w:r w:rsidRPr="000322F8">
        <w:rPr>
          <w:i w:val="0"/>
          <w:caps/>
          <w:color w:val="000000" w:themeColor="text1"/>
          <w:sz w:val="16"/>
          <w:szCs w:val="16"/>
        </w:rPr>
        <w:fldChar w:fldCharType="end"/>
      </w:r>
      <w:bookmarkEnd w:id="78"/>
      <w:r w:rsidRPr="000322F8">
        <w:rPr>
          <w:i w:val="0"/>
          <w:caps/>
          <w:color w:val="000000" w:themeColor="text1"/>
          <w:sz w:val="16"/>
          <w:szCs w:val="16"/>
        </w:rPr>
        <w:t>. Classification according to impact on Quality Attributes.</w:t>
      </w:r>
    </w:p>
    <w:p w14:paraId="0328DA05" w14:textId="45D0D926" w:rsidR="006E4145" w:rsidRPr="005042CD" w:rsidRDefault="00D6598B" w:rsidP="00D6598B">
      <w:pPr>
        <w:jc w:val="both"/>
      </w:pPr>
      <w:r w:rsidRPr="00D6598B">
        <w:rPr>
          <w:noProof/>
        </w:rPr>
        <w:drawing>
          <wp:inline distT="0" distB="0" distL="0" distR="0" wp14:anchorId="78276B21" wp14:editId="10812B94">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72127" cy="1417811"/>
                    </a:xfrm>
                    <a:prstGeom prst="rect">
                      <a:avLst/>
                    </a:prstGeom>
                  </pic:spPr>
                </pic:pic>
              </a:graphicData>
            </a:graphic>
          </wp:inline>
        </w:drawing>
      </w:r>
    </w:p>
    <w:p w14:paraId="4DEF4266" w14:textId="22BB6676" w:rsidR="005E377F" w:rsidRDefault="005E377F" w:rsidP="005E377F">
      <w:pPr>
        <w:pStyle w:val="Heading1"/>
      </w:pPr>
      <w:bookmarkStart w:id="79" w:name="_Toc3892345"/>
      <w:r w:rsidRPr="005042CD">
        <w:t>Importance of Results</w:t>
      </w:r>
      <w:bookmarkEnd w:id="79"/>
    </w:p>
    <w:p w14:paraId="3695B2CA" w14:textId="77777777" w:rsidR="0056174E" w:rsidRPr="005042CD" w:rsidRDefault="0056174E" w:rsidP="0056174E">
      <w:pPr>
        <w:pStyle w:val="Heading2"/>
      </w:pPr>
      <w:r w:rsidRPr="005042CD">
        <w:t>Importanc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77777777" w:rsidR="0056174E" w:rsidRPr="005042CD" w:rsidRDefault="0056174E" w:rsidP="0056174E">
      <w:pPr>
        <w:ind w:firstLine="202"/>
        <w:jc w:val="both"/>
      </w:pPr>
      <w:r w:rsidRPr="005042CD">
        <w:t>If users wish to prioritize throughput, the best option is the block-lattice. The reason for the high throughput for the block-lattice is believed to be eas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0FD59B02" w:rsidR="0056174E" w:rsidRPr="0056174E" w:rsidRDefault="0056174E" w:rsidP="0056174E">
      <w:pPr>
        <w:ind w:firstLine="202"/>
        <w:jc w:val="both"/>
      </w:pPr>
      <w:r w:rsidRPr="005042CD">
        <w:t xml:space="preserve"> If users wish to prioritize latency, the best option is the blockchain. The low latency for the blockchain is believed arise from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 for a transaction to be completed. The reason the tangle has the highest latency is also believed to be the long process that goes into deciding how to add new transactions to the DAG.</w:t>
      </w:r>
    </w:p>
    <w:p w14:paraId="29068952" w14:textId="6518600E" w:rsidR="00F43073" w:rsidRPr="005042CD" w:rsidRDefault="00596418" w:rsidP="00596418">
      <w:pPr>
        <w:pStyle w:val="Heading2"/>
      </w:pPr>
      <w:r w:rsidRPr="005042CD">
        <w:t>Importance of Results of Qualitative Analysis</w:t>
      </w:r>
    </w:p>
    <w:p w14:paraId="7329D937" w14:textId="64CA708C" w:rsidR="00596418" w:rsidRPr="005042CD"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6ED30FB4" w14:textId="1DE9DCFF" w:rsidR="005E377F" w:rsidRPr="005042CD" w:rsidRDefault="00011DB6" w:rsidP="00011DB6">
      <w:pPr>
        <w:pStyle w:val="Heading2"/>
      </w:pPr>
      <w:r>
        <w:t>Threats to Validity</w:t>
      </w:r>
    </w:p>
    <w:p w14:paraId="367BAA7E" w14:textId="5CAB120B" w:rsidR="00E1210D" w:rsidRPr="005042CD" w:rsidRDefault="00E1210D" w:rsidP="00E1210D">
      <w:pPr>
        <w:ind w:firstLine="202"/>
        <w:jc w:val="both"/>
      </w:pPr>
      <w:r w:rsidRPr="005042CD">
        <w:t>The implementations of the data structures developed for this thesis do not precisely reflect all of the intricacies of the actual implementations of the Bitcoin blockchain, the IOTA tangle, or the Nano block-lattice.</w:t>
      </w:r>
      <w:r w:rsidR="002E5EFA">
        <w:t xml:space="preserve"> </w:t>
      </w:r>
      <w:r w:rsidR="00926F95" w:rsidRPr="005042CD">
        <w:t xml:space="preserve">However, this thesis does represent a step forward in the study and comparison of different alternatives for underlying data structures of distributed ledgers.  </w:t>
      </w:r>
    </w:p>
    <w:p w14:paraId="1796D446" w14:textId="07401E35" w:rsidR="00B76952" w:rsidRPr="005042CD" w:rsidRDefault="00B76952" w:rsidP="006C2414">
      <w:pPr>
        <w:pStyle w:val="Heading1"/>
      </w:pPr>
      <w:bookmarkStart w:id="80" w:name="_Toc3892347"/>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03E0EAB9" w14:textId="31502C84" w:rsidR="00F25DAD" w:rsidRPr="005042CD" w:rsidRDefault="00F25DAD" w:rsidP="0032086D">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6D598690" w14:textId="60DBCD65"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F43FFF">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3]","plainTextFormattedCitation":"[23]","previouslyFormattedCitation":"[23]"},"properties":{"noteIndex":0},"schema":"https://github.com/citation-style-language/schema/raw/master/csl-citation.json"}</w:instrText>
      </w:r>
      <w:r w:rsidRPr="005042CD">
        <w:fldChar w:fldCharType="separate"/>
      </w:r>
      <w:r w:rsidR="005E7A5A" w:rsidRPr="005E7A5A">
        <w:rPr>
          <w:noProof/>
        </w:rPr>
        <w:t>[23]</w:t>
      </w:r>
      <w:r w:rsidRPr="005042CD">
        <w:fldChar w:fldCharType="end"/>
      </w:r>
      <w:r w:rsidRPr="005042CD">
        <w:t xml:space="preserve">, proposed by professor </w:t>
      </w:r>
      <w:proofErr w:type="spellStart"/>
      <w:r w:rsidRPr="005042CD">
        <w:t>Leemon</w:t>
      </w:r>
      <w:proofErr w:type="spellEnd"/>
      <w:r w:rsidRPr="005042CD">
        <w:t xml:space="preserve"> Baird, the Avalanche Consensus Protocol </w:t>
      </w:r>
      <w:r w:rsidRPr="005042CD">
        <w:fldChar w:fldCharType="begin" w:fldLock="1"/>
      </w:r>
      <w:r w:rsidR="00F43FFF">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4]","plainTextFormattedCitation":"[24]","previouslyFormattedCitation":"[24]"},"properties":{"noteIndex":0},"schema":"https://github.com/citation-style-language/schema/raw/master/csl-citation.json"}</w:instrText>
      </w:r>
      <w:r w:rsidRPr="005042CD">
        <w:fldChar w:fldCharType="separate"/>
      </w:r>
      <w:r w:rsidR="005E7A5A" w:rsidRPr="005E7A5A">
        <w:rPr>
          <w:noProof/>
        </w:rPr>
        <w:t>[24]</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3235CB">
        <w:t xml:space="preserve">, and the </w:t>
      </w:r>
      <w:r w:rsidR="00521FAE">
        <w:t xml:space="preserve">Coda cryptocurrency </w:t>
      </w:r>
      <w:proofErr w:type="spellStart"/>
      <w:r w:rsidR="00521FAE">
        <w:t>procol</w:t>
      </w:r>
      <w:proofErr w:type="spellEnd"/>
      <w:r w:rsidR="00723C64">
        <w:t xml:space="preserve"> </w:t>
      </w:r>
      <w:r w:rsidR="00723C64">
        <w:fldChar w:fldCharType="begin" w:fldLock="1"/>
      </w:r>
      <w:r w:rsidR="00F43FFF">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uris":["http://www.mendeley.com/documents/?uuid=914804db-732a-3bde-8a18-328daee9ee95"]}],"mendeley":{"formattedCitation":"[25]","plainTextFormattedCitation":"[25]","previouslyFormattedCitation":"[25]"},"properties":{"noteIndex":0},"schema":"https://github.com/citation-style-language/schema/raw/master/csl-citation.json"}</w:instrText>
      </w:r>
      <w:r w:rsidR="00723C64">
        <w:fldChar w:fldCharType="separate"/>
      </w:r>
      <w:r w:rsidR="005E7A5A" w:rsidRPr="005E7A5A">
        <w:rPr>
          <w:noProof/>
        </w:rPr>
        <w:t>[25]</w:t>
      </w:r>
      <w:r w:rsidR="00723C64">
        <w:fldChar w:fldCharType="end"/>
      </w:r>
      <w:r w:rsidR="00521FAE">
        <w:t xml:space="preserve"> proposed by </w:t>
      </w:r>
      <w:proofErr w:type="spellStart"/>
      <w:r w:rsidR="00521FAE">
        <w:t>Izaak</w:t>
      </w:r>
      <w:proofErr w:type="spellEnd"/>
      <w:r w:rsidR="00521FAE">
        <w:t xml:space="preserve"> Meckler and Evan Shapiro</w:t>
      </w:r>
      <w:r w:rsidR="00723C64">
        <w:t xml:space="preserve"> at O(1) Labs </w:t>
      </w:r>
      <w:r w:rsidR="00723C64">
        <w:fldChar w:fldCharType="begin" w:fldLock="1"/>
      </w:r>
      <w:r w:rsidR="00F43FFF">
        <w:instrText>ADDIN CSL_CITATION {"citationItems":[{"id":"ITEM-1","itemData":{"URL":"https://o1labs.org/","author":[{"dropping-particle":"","family":"The O(1) Team","given":"","non-dropping-particle":"","parse-names":false,"suffix":""}],"id":"ITEM-1","issued":{"date-parts":[["0"]]},"title":"O(1) Labs","type":"webpage"},"uris":["http://www.mendeley.com/documents/?uuid=6e62cea7-c381-4508-bc26-5cf2853e9d22"]}],"mendeley":{"formattedCitation":"[26]","plainTextFormattedCitation":"[26]","previouslyFormattedCitation":"[26]"},"properties":{"noteIndex":0},"schema":"https://github.com/citation-style-language/schema/raw/master/csl-citation.json"}</w:instrText>
      </w:r>
      <w:r w:rsidR="00723C64">
        <w:fldChar w:fldCharType="separate"/>
      </w:r>
      <w:r w:rsidR="005E7A5A" w:rsidRPr="005E7A5A">
        <w:rPr>
          <w:noProof/>
        </w:rPr>
        <w:t>[26]</w:t>
      </w:r>
      <w:r w:rsidR="00723C64">
        <w:fldChar w:fldCharType="end"/>
      </w:r>
      <w:r w:rsidR="00521FAE">
        <w:t>.</w:t>
      </w:r>
    </w:p>
    <w:p w14:paraId="23092E17" w14:textId="1EE79998" w:rsidR="006C2414" w:rsidRPr="005042CD" w:rsidRDefault="005E377F" w:rsidP="006C2414">
      <w:pPr>
        <w:pStyle w:val="Heading1"/>
      </w:pPr>
      <w:r w:rsidRPr="005042CD">
        <w:t>Conclusions</w:t>
      </w:r>
      <w:bookmarkEnd w:id="80"/>
    </w:p>
    <w:p w14:paraId="799932BC" w14:textId="1F01F542" w:rsidR="006C2414" w:rsidRPr="005042CD"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by determining if and how they guarantee the fundamental properties of blockchains and if they can respond to</w:t>
      </w:r>
      <w:r w:rsidR="00A8287C">
        <w:t xml:space="preserve"> some of</w:t>
      </w:r>
      <w:r w:rsidR="00186DCF" w:rsidRPr="005042CD">
        <w:t xml:space="preserve"> the technical challenges identified for blockchains.</w:t>
      </w:r>
    </w:p>
    <w:p w14:paraId="6FD051ED" w14:textId="25E604A8" w:rsidR="00186DCF" w:rsidRPr="005042CD" w:rsidRDefault="00186DCF" w:rsidP="006C2414">
      <w:pPr>
        <w:ind w:firstLine="202"/>
        <w:jc w:val="both"/>
      </w:pPr>
      <w:r w:rsidRPr="005042CD">
        <w:t xml:space="preserve">A qualitative analysis allowed us to show that the tangle and the block-lattice guarantee the fundamental properties, and they even </w:t>
      </w:r>
      <w:r w:rsidR="00CC44E3" w:rsidRPr="005042CD">
        <w:t>exceed the blockchain in guaranteeing equal rights for the participants in the system. A quantitative analysis allowed us to show that there is a trade</w:t>
      </w:r>
      <w:r w:rsidR="002E5EFA">
        <w:t>-</w:t>
      </w:r>
      <w:r w:rsidR="00CC44E3" w:rsidRPr="005042CD">
        <w:t xml:space="preserve">off between the blockchain and the block-lattice since the blockchain has lower </w:t>
      </w:r>
      <w:r w:rsidR="003C24F8" w:rsidRPr="005042CD">
        <w:t>latency,</w:t>
      </w:r>
      <w:r w:rsidR="00CC44E3" w:rsidRPr="005042CD">
        <w:t xml:space="preserve"> but the block-lattice has a higher throughput.</w:t>
      </w:r>
      <w:r w:rsidR="00E827DE" w:rsidRPr="005042CD">
        <w:t xml:space="preserve"> The quantitative analysis allowed us to have evidence to classify the three data structures </w:t>
      </w:r>
      <w:r w:rsidR="001626F4" w:rsidRPr="005042CD">
        <w:t>according to their impact on key quality attributes for distributed ledger technology.</w:t>
      </w:r>
    </w:p>
    <w:p w14:paraId="70515DD5" w14:textId="5254BD53" w:rsidR="008F594A" w:rsidRPr="005042CD" w:rsidRDefault="00E97402" w:rsidP="005F685C">
      <w:pPr>
        <w:pStyle w:val="ReferenceHead"/>
      </w:pPr>
      <w:r w:rsidRPr="005042CD">
        <w:t>References</w:t>
      </w:r>
    </w:p>
    <w:p w14:paraId="138BF605" w14:textId="1216FAC6" w:rsidR="00FE3A40" w:rsidRPr="00FE3A40" w:rsidRDefault="004933D4" w:rsidP="00FE3A40">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FE3A40" w:rsidRPr="00FE3A40">
        <w:rPr>
          <w:rFonts w:ascii="Times-Roman" w:hAnsi="Times-Roman"/>
          <w:noProof/>
        </w:rPr>
        <w:t>[1]</w:t>
      </w:r>
      <w:r w:rsidR="00FE3A40" w:rsidRPr="00FE3A40">
        <w:rPr>
          <w:rFonts w:ascii="Times-Roman" w:hAnsi="Times-Roman"/>
          <w:noProof/>
        </w:rPr>
        <w:tab/>
        <w:t>UK Government - Office for Science, “Distributed Ledger Technology: beyond block chain,” London, 2016.</w:t>
      </w:r>
    </w:p>
    <w:p w14:paraId="7B69C706"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w:t>
      </w:r>
      <w:r w:rsidRPr="00FE3A40">
        <w:rPr>
          <w:rFonts w:ascii="Times-Roman" w:hAnsi="Times-Roman"/>
          <w:noProof/>
        </w:rPr>
        <w:tab/>
        <w:t>S. Nakamoto, “Bitcoin: A peer-to-peer electronic cash system.” 2009.</w:t>
      </w:r>
    </w:p>
    <w:p w14:paraId="24052DA3"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lastRenderedPageBreak/>
        <w:t>[3]</w:t>
      </w:r>
      <w:r w:rsidRPr="00FE3A40">
        <w:rPr>
          <w:rFonts w:ascii="Times-Roman" w:hAnsi="Times-Roman"/>
          <w:noProof/>
        </w:rPr>
        <w:tab/>
        <w:t xml:space="preserve">X. Xu </w:t>
      </w:r>
      <w:r w:rsidRPr="00FE3A40">
        <w:rPr>
          <w:rFonts w:ascii="Times-Roman" w:hAnsi="Times-Roman"/>
          <w:i/>
          <w:iCs/>
          <w:noProof/>
        </w:rPr>
        <w:t>et al.</w:t>
      </w:r>
      <w:r w:rsidRPr="00FE3A40">
        <w:rPr>
          <w:rFonts w:ascii="Times-Roman" w:hAnsi="Times-Roman"/>
          <w:noProof/>
        </w:rPr>
        <w:t xml:space="preserve">, “A Taxonomy of Blockchain-Based Systems for Architecture Design,” in </w:t>
      </w:r>
      <w:r w:rsidRPr="00FE3A40">
        <w:rPr>
          <w:rFonts w:ascii="Times-Roman" w:hAnsi="Times-Roman"/>
          <w:i/>
          <w:iCs/>
          <w:noProof/>
        </w:rPr>
        <w:t>2017 IEEE International Conference on Software Architecture (ICSA)</w:t>
      </w:r>
      <w:r w:rsidRPr="00FE3A40">
        <w:rPr>
          <w:rFonts w:ascii="Times-Roman" w:hAnsi="Times-Roman"/>
          <w:noProof/>
        </w:rPr>
        <w:t>, 2017, pp. 243–252.</w:t>
      </w:r>
    </w:p>
    <w:p w14:paraId="75B494D0"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4]</w:t>
      </w:r>
      <w:r w:rsidRPr="00FE3A40">
        <w:rPr>
          <w:rFonts w:ascii="Times-Roman" w:hAnsi="Times-Roman"/>
          <w:noProof/>
        </w:rPr>
        <w:tab/>
        <w:t>S. Popov, “The Tangle,” 2018.</w:t>
      </w:r>
    </w:p>
    <w:p w14:paraId="2BBDDE2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5]</w:t>
      </w:r>
      <w:r w:rsidRPr="00FE3A40">
        <w:rPr>
          <w:rFonts w:ascii="Times-Roman" w:hAnsi="Times-Roman"/>
          <w:noProof/>
        </w:rPr>
        <w:tab/>
        <w:t xml:space="preserve">C. Lemahieu, “Nano: A Feeless Distributed Cryptocurrency Network,” </w:t>
      </w:r>
      <w:r w:rsidRPr="00FE3A40">
        <w:rPr>
          <w:rFonts w:ascii="Times-Roman" w:hAnsi="Times-Roman"/>
          <w:i/>
          <w:iCs/>
          <w:noProof/>
        </w:rPr>
        <w:t>White Pap.</w:t>
      </w:r>
      <w:r w:rsidRPr="00FE3A40">
        <w:rPr>
          <w:rFonts w:ascii="Times-Roman" w:hAnsi="Times-Roman"/>
          <w:noProof/>
        </w:rPr>
        <w:t>, 2018.</w:t>
      </w:r>
    </w:p>
    <w:p w14:paraId="2E00824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6]</w:t>
      </w:r>
      <w:r w:rsidRPr="00FE3A40">
        <w:rPr>
          <w:rFonts w:ascii="Times-Roman" w:hAnsi="Times-Roman"/>
          <w:noProof/>
        </w:rPr>
        <w:tab/>
        <w:t xml:space="preserve">M. Swan, </w:t>
      </w:r>
      <w:r w:rsidRPr="00FE3A40">
        <w:rPr>
          <w:rFonts w:ascii="Times-Roman" w:hAnsi="Times-Roman"/>
          <w:i/>
          <w:iCs/>
          <w:noProof/>
        </w:rPr>
        <w:t>Blockchain</w:t>
      </w:r>
      <w:r w:rsidRPr="00FE3A40">
        <w:rPr>
          <w:i/>
          <w:iCs/>
          <w:noProof/>
        </w:rPr>
        <w:t> </w:t>
      </w:r>
      <w:r w:rsidRPr="00FE3A40">
        <w:rPr>
          <w:rFonts w:ascii="Times-Roman" w:hAnsi="Times-Roman"/>
          <w:i/>
          <w:iCs/>
          <w:noProof/>
        </w:rPr>
        <w:t>: blueprint for a new economy</w:t>
      </w:r>
      <w:r w:rsidRPr="00FE3A40">
        <w:rPr>
          <w:rFonts w:ascii="Times-Roman" w:hAnsi="Times-Roman"/>
          <w:noProof/>
        </w:rPr>
        <w:t>. Sebastopol, Calif.: O’Reilly Media, 2015.</w:t>
      </w:r>
    </w:p>
    <w:p w14:paraId="64924D7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7]</w:t>
      </w:r>
      <w:r w:rsidRPr="00FE3A40">
        <w:rPr>
          <w:rFonts w:ascii="Times-Roman" w:hAnsi="Times-Roman"/>
          <w:noProof/>
        </w:rPr>
        <w:tab/>
        <w:t xml:space="preserve">K. Petersen, R. Feldt, S. Mujtaba, and M. Mattsson, “Systematic Mapping Studies in Software Engineering,” in </w:t>
      </w:r>
      <w:r w:rsidRPr="00FE3A40">
        <w:rPr>
          <w:rFonts w:ascii="Times-Roman" w:hAnsi="Times-Roman"/>
          <w:i/>
          <w:iCs/>
          <w:noProof/>
        </w:rPr>
        <w:t>Proceedings of the 12th International Conference on Evaluation and Assessment in Software Engineering</w:t>
      </w:r>
      <w:r w:rsidRPr="00FE3A40">
        <w:rPr>
          <w:rFonts w:ascii="Times-Roman" w:hAnsi="Times-Roman"/>
          <w:noProof/>
        </w:rPr>
        <w:t>, 2008, pp. 68–77.</w:t>
      </w:r>
    </w:p>
    <w:p w14:paraId="5BB26AC7"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8]</w:t>
      </w:r>
      <w:r w:rsidRPr="00FE3A40">
        <w:rPr>
          <w:rFonts w:ascii="Times-Roman" w:hAnsi="Times-Roman"/>
          <w:noProof/>
        </w:rPr>
        <w:tab/>
        <w:t>B. Kitchenham, “Procedures for Performing Systematic Reviews,” Department of Computer Science, Keele University, UK, 2004.</w:t>
      </w:r>
    </w:p>
    <w:p w14:paraId="66B735F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9]</w:t>
      </w:r>
      <w:r w:rsidRPr="00FE3A40">
        <w:rPr>
          <w:rFonts w:ascii="Times-Roman" w:hAnsi="Times-Roman"/>
          <w:noProof/>
        </w:rPr>
        <w:tab/>
        <w:t xml:space="preserve">J. Yli-Huumo, D. Ko, S. Choi, S. Park, and K. Smolander, “Where Is Current Research on Blockchain Technology?—A Systematic Review,” </w:t>
      </w:r>
      <w:r w:rsidRPr="00FE3A40">
        <w:rPr>
          <w:rFonts w:ascii="Times-Roman" w:hAnsi="Times-Roman"/>
          <w:i/>
          <w:iCs/>
          <w:noProof/>
        </w:rPr>
        <w:t>PLoS One</w:t>
      </w:r>
      <w:r w:rsidRPr="00FE3A40">
        <w:rPr>
          <w:rFonts w:ascii="Times-Roman" w:hAnsi="Times-Roman"/>
          <w:noProof/>
        </w:rPr>
        <w:t>, vol. 11, no. 10, pp. 1–27, 2016.</w:t>
      </w:r>
    </w:p>
    <w:p w14:paraId="1D9F7272"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0]</w:t>
      </w:r>
      <w:r w:rsidRPr="00FE3A40">
        <w:rPr>
          <w:rFonts w:ascii="Times-Roman" w:hAnsi="Times-Roman"/>
          <w:noProof/>
        </w:rPr>
        <w:tab/>
        <w:t xml:space="preserve">P. Rimba, A. B. Tran, I. Weber, M. Staples, A. Ponomarev, and X. Xu, “Quantifying the Cost of Distrust: Comparing Blockchain and Cloud Services for Business Process Execution,” </w:t>
      </w:r>
      <w:r w:rsidRPr="00FE3A40">
        <w:rPr>
          <w:rFonts w:ascii="Times-Roman" w:hAnsi="Times-Roman"/>
          <w:i/>
          <w:iCs/>
          <w:noProof/>
        </w:rPr>
        <w:t>Inf. Syst. Front.</w:t>
      </w:r>
      <w:r w:rsidRPr="00FE3A40">
        <w:rPr>
          <w:rFonts w:ascii="Times-Roman" w:hAnsi="Times-Roman"/>
          <w:noProof/>
        </w:rPr>
        <w:t>, Aug. 2018.</w:t>
      </w:r>
    </w:p>
    <w:p w14:paraId="08F64E18"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1]</w:t>
      </w:r>
      <w:r w:rsidRPr="00FE3A40">
        <w:rPr>
          <w:rFonts w:ascii="Times-Roman" w:hAnsi="Times-Roman"/>
          <w:noProof/>
        </w:rPr>
        <w:tab/>
        <w:t xml:space="preserve">I. Singh and S.-W. Lee, “Comparative Requirements Analysis for the Feasibility of Blockchain for Secure Cloud,” in </w:t>
      </w:r>
      <w:r w:rsidRPr="00FE3A40">
        <w:rPr>
          <w:rFonts w:ascii="Times-Roman" w:hAnsi="Times-Roman"/>
          <w:i/>
          <w:iCs/>
          <w:noProof/>
        </w:rPr>
        <w:t>Requirements Engineering for Internet of Things</w:t>
      </w:r>
      <w:r w:rsidRPr="00FE3A40">
        <w:rPr>
          <w:rFonts w:ascii="Times-Roman" w:hAnsi="Times-Roman"/>
          <w:noProof/>
        </w:rPr>
        <w:t>, 2018, pp. 57–72.</w:t>
      </w:r>
    </w:p>
    <w:p w14:paraId="6C1E978D"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2]</w:t>
      </w:r>
      <w:r w:rsidRPr="00FE3A40">
        <w:rPr>
          <w:rFonts w:ascii="Times-Roman" w:hAnsi="Times-Roman"/>
          <w:noProof/>
        </w:rPr>
        <w:tab/>
        <w:t xml:space="preserve">T. T. A. Dinh, R. Liu, M. Zhang, G. Chen, B. C. Ooi, and J. Wang, “Untangling Blockchain: A Data Processing View of Blockchain Systems,” </w:t>
      </w:r>
      <w:r w:rsidRPr="00FE3A40">
        <w:rPr>
          <w:rFonts w:ascii="Times-Roman" w:hAnsi="Times-Roman"/>
          <w:i/>
          <w:iCs/>
          <w:noProof/>
        </w:rPr>
        <w:t>IEEE Trans. Knowl. Data Eng.</w:t>
      </w:r>
      <w:r w:rsidRPr="00FE3A40">
        <w:rPr>
          <w:rFonts w:ascii="Times-Roman" w:hAnsi="Times-Roman"/>
          <w:noProof/>
        </w:rPr>
        <w:t>, vol. 30, no. 7, pp. 1366–1385, Jul. 2018.</w:t>
      </w:r>
    </w:p>
    <w:p w14:paraId="6CA8FC33"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3]</w:t>
      </w:r>
      <w:r w:rsidRPr="00FE3A40">
        <w:rPr>
          <w:rFonts w:ascii="Times-Roman" w:hAnsi="Times-Roman"/>
          <w:noProof/>
        </w:rPr>
        <w:tab/>
        <w:t>Stack Overflow, “Stack Overflow’s Annual Developer Survey for 2019,” 2019.</w:t>
      </w:r>
    </w:p>
    <w:p w14:paraId="29E013A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4]</w:t>
      </w:r>
      <w:r w:rsidRPr="00FE3A40">
        <w:rPr>
          <w:rFonts w:ascii="Times-Roman" w:hAnsi="Times-Roman"/>
          <w:noProof/>
        </w:rPr>
        <w:tab/>
        <w:t xml:space="preserve">D. Mingxiao, M. Xiaofeng, Z. Zhe, W. Xiangwei, and C. Qijun, “A review on consensus algorithm of blockchain,” in </w:t>
      </w:r>
      <w:r w:rsidRPr="00FE3A40">
        <w:rPr>
          <w:rFonts w:ascii="Times-Roman" w:hAnsi="Times-Roman"/>
          <w:i/>
          <w:iCs/>
          <w:noProof/>
        </w:rPr>
        <w:t>2017 IEEE International Conference on Systems, Man, and Cybernetics (SMC)</w:t>
      </w:r>
      <w:r w:rsidRPr="00FE3A40">
        <w:rPr>
          <w:rFonts w:ascii="Times-Roman" w:hAnsi="Times-Roman"/>
          <w:noProof/>
        </w:rPr>
        <w:t>, 2017, pp. 2567–2572.</w:t>
      </w:r>
    </w:p>
    <w:p w14:paraId="145EF9DD"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5]</w:t>
      </w:r>
      <w:r w:rsidRPr="00FE3A40">
        <w:rPr>
          <w:rFonts w:ascii="Times-Roman" w:hAnsi="Times-Roman"/>
          <w:noProof/>
        </w:rPr>
        <w:tab/>
        <w:t>The Iota Team, “Tangle visualization.” [Online]. Available: https://github.com/iotaledger/iotavisualization.</w:t>
      </w:r>
    </w:p>
    <w:p w14:paraId="1AA440FE"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6]</w:t>
      </w:r>
      <w:r w:rsidRPr="00FE3A40">
        <w:rPr>
          <w:rFonts w:ascii="Times-Roman" w:hAnsi="Times-Roman"/>
          <w:noProof/>
        </w:rPr>
        <w:tab/>
        <w:t>“The Go Programming Language - Documentation.” [Online]. Available: https://golang.org/doc/.</w:t>
      </w:r>
    </w:p>
    <w:p w14:paraId="2A5E227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7]</w:t>
      </w:r>
      <w:r w:rsidRPr="00FE3A40">
        <w:rPr>
          <w:rFonts w:ascii="Times-Roman" w:hAnsi="Times-Roman"/>
          <w:noProof/>
        </w:rPr>
        <w:tab/>
        <w:t>“A Tour of Go - Goroutines.” [Online]. Available: https://tour.golang.org/concurrency/1.</w:t>
      </w:r>
    </w:p>
    <w:p w14:paraId="785D396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8]</w:t>
      </w:r>
      <w:r w:rsidRPr="00FE3A40">
        <w:rPr>
          <w:rFonts w:ascii="Times-Roman" w:hAnsi="Times-Roman"/>
          <w:noProof/>
        </w:rPr>
        <w:tab/>
        <w:t>“A Tour of Go - Channels.” [Online]. Available: https://tour.golang.org/concurrency/2.</w:t>
      </w:r>
    </w:p>
    <w:p w14:paraId="2B6FD5CC"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9]</w:t>
      </w:r>
      <w:r w:rsidRPr="00FE3A40">
        <w:rPr>
          <w:rFonts w:ascii="Times-Roman" w:hAnsi="Times-Roman"/>
          <w:noProof/>
        </w:rPr>
        <w:tab/>
        <w:t>The Perlin Team, “The Noise Book.” [Online]. Available: https://perlin-network.github.io/noise/noise.html.</w:t>
      </w:r>
    </w:p>
    <w:p w14:paraId="7C69C18E"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0]</w:t>
      </w:r>
      <w:r w:rsidRPr="00FE3A40">
        <w:rPr>
          <w:rFonts w:ascii="Times-Roman" w:hAnsi="Times-Roman"/>
          <w:noProof/>
        </w:rPr>
        <w:tab/>
        <w:t>The Perlin Team, “Perlin.” [Online]. Available: https://www.perlin.net/.</w:t>
      </w:r>
    </w:p>
    <w:p w14:paraId="00336B9C"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1]</w:t>
      </w:r>
      <w:r w:rsidRPr="00FE3A40">
        <w:rPr>
          <w:rFonts w:ascii="Times-Roman" w:hAnsi="Times-Roman"/>
          <w:noProof/>
        </w:rPr>
        <w:tab/>
        <w:t xml:space="preserve">Coral Health, “Code a simple P2P blockchain in Go!,” </w:t>
      </w:r>
      <w:r w:rsidRPr="00FE3A40">
        <w:rPr>
          <w:rFonts w:ascii="Times-Roman" w:hAnsi="Times-Roman"/>
          <w:i/>
          <w:iCs/>
          <w:noProof/>
        </w:rPr>
        <w:t>Medium</w:t>
      </w:r>
      <w:r w:rsidRPr="00FE3A40">
        <w:rPr>
          <w:rFonts w:ascii="Times-Roman" w:hAnsi="Times-Roman"/>
          <w:noProof/>
        </w:rPr>
        <w:t>, 2018. [Online]. Available: https://medium.com/@mycoralhealth/code-a-simple-</w:t>
      </w:r>
      <w:r w:rsidRPr="00FE3A40">
        <w:rPr>
          <w:rFonts w:ascii="Times-Roman" w:hAnsi="Times-Roman"/>
          <w:noProof/>
        </w:rPr>
        <w:t>p2p-blockchain-in-go-46662601f417.</w:t>
      </w:r>
    </w:p>
    <w:p w14:paraId="4FB3FF6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2]</w:t>
      </w:r>
      <w:r w:rsidRPr="00FE3A40">
        <w:rPr>
          <w:rFonts w:ascii="Times-Roman" w:hAnsi="Times-Roman"/>
          <w:noProof/>
        </w:rPr>
        <w:tab/>
        <w:t>The Nano Team, “About Nano.” [Online]. Available: https://nano.org/en/about/.</w:t>
      </w:r>
    </w:p>
    <w:p w14:paraId="475B354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3]</w:t>
      </w:r>
      <w:r w:rsidRPr="00FE3A40">
        <w:rPr>
          <w:rFonts w:ascii="Times-Roman" w:hAnsi="Times-Roman"/>
          <w:noProof/>
        </w:rPr>
        <w:tab/>
        <w:t>L. Baird, “The SWIRLDS Hashgraph Consensus Algorithm: Fair, Fast, Byzantine Fault Tolerance,” 2016.</w:t>
      </w:r>
    </w:p>
    <w:p w14:paraId="1117682B"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4]</w:t>
      </w:r>
      <w:r w:rsidRPr="00FE3A40">
        <w:rPr>
          <w:rFonts w:ascii="Times-Roman" w:hAnsi="Times-Roman"/>
          <w:noProof/>
        </w:rPr>
        <w:tab/>
        <w:t>Team Rocket, “Snowflake to Avalanche: A Novel Metastable Consensus Protocol Family for Cryptocurrencies,” 2018.</w:t>
      </w:r>
    </w:p>
    <w:p w14:paraId="4A03F3C4"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5]</w:t>
      </w:r>
      <w:r w:rsidRPr="00FE3A40">
        <w:rPr>
          <w:rFonts w:ascii="Times-Roman" w:hAnsi="Times-Roman"/>
          <w:noProof/>
        </w:rPr>
        <w:tab/>
        <w:t>I. Meckler, E. Shapiro, and ) Labs, “Coda: Decentralized cryptocurrency at scale,” 2018.</w:t>
      </w:r>
    </w:p>
    <w:p w14:paraId="14AB7E3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6]</w:t>
      </w:r>
      <w:r w:rsidRPr="00FE3A40">
        <w:rPr>
          <w:rFonts w:ascii="Times-Roman" w:hAnsi="Times-Roman"/>
          <w:noProof/>
        </w:rPr>
        <w:tab/>
        <w:t>The O(1) Team, “O(1) Labs.” [Online]. Available: https://o1labs.org/.</w:t>
      </w:r>
    </w:p>
    <w:p w14:paraId="24E5EC12" w14:textId="741AA646" w:rsidR="00414722" w:rsidRDefault="004933D4" w:rsidP="00414722">
      <w:pPr>
        <w:pStyle w:val="Heading1"/>
      </w:pPr>
      <w:r w:rsidRPr="005042CD">
        <w:fldChar w:fldCharType="end"/>
      </w:r>
      <w:r w:rsidR="00414722">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6001543F" w:rsidR="000322F8" w:rsidRPr="000322F8" w:rsidRDefault="000322F8" w:rsidP="000322F8">
      <w:pPr>
        <w:pStyle w:val="Caption"/>
        <w:keepNext/>
        <w:rPr>
          <w:i w:val="0"/>
          <w:caps/>
          <w:color w:val="auto"/>
        </w:rPr>
      </w:pPr>
      <w:r w:rsidRPr="000322F8">
        <w:rPr>
          <w:i w:val="0"/>
          <w:caps/>
          <w:color w:val="auto"/>
        </w:rPr>
        <w:t xml:space="preserve">Table </w:t>
      </w:r>
      <w:r w:rsidRPr="000322F8">
        <w:rPr>
          <w:i w:val="0"/>
          <w:caps/>
          <w:color w:val="auto"/>
        </w:rPr>
        <w:fldChar w:fldCharType="begin"/>
      </w:r>
      <w:r w:rsidRPr="000322F8">
        <w:rPr>
          <w:i w:val="0"/>
          <w:caps/>
          <w:color w:val="auto"/>
        </w:rPr>
        <w:instrText xml:space="preserve"> SEQ Table \* ROMAN </w:instrText>
      </w:r>
      <w:r w:rsidRPr="000322F8">
        <w:rPr>
          <w:i w:val="0"/>
          <w:caps/>
          <w:color w:val="auto"/>
        </w:rPr>
        <w:fldChar w:fldCharType="separate"/>
      </w:r>
      <w:r w:rsidR="00D869E9">
        <w:rPr>
          <w:i w:val="0"/>
          <w:caps/>
          <w:noProof/>
          <w:color w:val="auto"/>
        </w:rPr>
        <w:t>II</w:t>
      </w:r>
      <w:r w:rsidRPr="000322F8">
        <w:rPr>
          <w:i w:val="0"/>
          <w:caps/>
          <w:color w:val="auto"/>
        </w:rPr>
        <w:fldChar w:fldCharType="end"/>
      </w:r>
      <w:r w:rsidRPr="000322F8">
        <w:rPr>
          <w:i w:val="0"/>
          <w:caps/>
          <w:color w:val="auto"/>
        </w:rPr>
        <w:t>. Throughput data for the blockchain.</w:t>
      </w:r>
    </w:p>
    <w:p w14:paraId="6AEA887D" w14:textId="77777777" w:rsidR="00414722" w:rsidRDefault="00414722" w:rsidP="00414722">
      <w:pPr>
        <w:keepNext/>
      </w:pPr>
      <w:r w:rsidRPr="00414722">
        <w:drawing>
          <wp:inline distT="0" distB="0" distL="0" distR="0" wp14:anchorId="108E734F" wp14:editId="5C070274">
            <wp:extent cx="3200400" cy="17037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1703705"/>
                    </a:xfrm>
                    <a:prstGeom prst="rect">
                      <a:avLst/>
                    </a:prstGeom>
                  </pic:spPr>
                </pic:pic>
              </a:graphicData>
            </a:graphic>
          </wp:inline>
        </w:drawing>
      </w:r>
    </w:p>
    <w:p w14:paraId="3D018C87" w14:textId="488717F0" w:rsidR="000322F8" w:rsidRDefault="000322F8" w:rsidP="00744FB6"/>
    <w:p w14:paraId="01AE3579" w14:textId="77777777" w:rsidR="000322F8" w:rsidRDefault="000322F8" w:rsidP="00744FB6"/>
    <w:p w14:paraId="495D462B" w14:textId="5A3A0AB5" w:rsidR="000322F8" w:rsidRPr="000322F8" w:rsidRDefault="000322F8" w:rsidP="000322F8">
      <w:pPr>
        <w:pStyle w:val="Caption"/>
        <w:keepNext/>
        <w:rPr>
          <w:i w:val="0"/>
          <w:caps/>
          <w:color w:val="auto"/>
        </w:rPr>
      </w:pPr>
      <w:r w:rsidRPr="000322F8">
        <w:rPr>
          <w:i w:val="0"/>
          <w:caps/>
          <w:color w:val="auto"/>
        </w:rPr>
        <w:t xml:space="preserve">Table </w:t>
      </w:r>
      <w:r w:rsidRPr="000322F8">
        <w:rPr>
          <w:i w:val="0"/>
          <w:caps/>
          <w:color w:val="auto"/>
        </w:rPr>
        <w:fldChar w:fldCharType="begin"/>
      </w:r>
      <w:r w:rsidRPr="000322F8">
        <w:rPr>
          <w:i w:val="0"/>
          <w:caps/>
          <w:color w:val="auto"/>
        </w:rPr>
        <w:instrText xml:space="preserve"> SEQ Table \* ROMAN </w:instrText>
      </w:r>
      <w:r w:rsidRPr="000322F8">
        <w:rPr>
          <w:i w:val="0"/>
          <w:caps/>
          <w:color w:val="auto"/>
        </w:rPr>
        <w:fldChar w:fldCharType="separate"/>
      </w:r>
      <w:r w:rsidR="00D869E9">
        <w:rPr>
          <w:i w:val="0"/>
          <w:caps/>
          <w:noProof/>
          <w:color w:val="auto"/>
        </w:rPr>
        <w:t>III</w:t>
      </w:r>
      <w:r w:rsidRPr="000322F8">
        <w:rPr>
          <w:i w:val="0"/>
          <w:caps/>
          <w:color w:val="auto"/>
        </w:rPr>
        <w:fldChar w:fldCharType="end"/>
      </w:r>
      <w:r w:rsidRPr="000322F8">
        <w:rPr>
          <w:i w:val="0"/>
          <w:caps/>
          <w:color w:val="auto"/>
        </w:rPr>
        <w:t>. Throughput data for the tangle.</w:t>
      </w:r>
    </w:p>
    <w:p w14:paraId="43038C47" w14:textId="343CA678" w:rsidR="00744FB6" w:rsidRDefault="00744FB6" w:rsidP="00744FB6">
      <w:pPr>
        <w:keepNext/>
      </w:pPr>
      <w:r w:rsidRPr="00744FB6">
        <w:drawing>
          <wp:inline distT="0" distB="0" distL="0" distR="0" wp14:anchorId="599FE65B" wp14:editId="37ED4C45">
            <wp:extent cx="3200400" cy="16941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694180"/>
                    </a:xfrm>
                    <a:prstGeom prst="rect">
                      <a:avLst/>
                    </a:prstGeom>
                  </pic:spPr>
                </pic:pic>
              </a:graphicData>
            </a:graphic>
          </wp:inline>
        </w:drawing>
      </w:r>
    </w:p>
    <w:p w14:paraId="04122E4E" w14:textId="77777777" w:rsidR="000322F8" w:rsidRDefault="000322F8" w:rsidP="000322F8"/>
    <w:p w14:paraId="2E4E204A" w14:textId="3933A575" w:rsidR="000322F8" w:rsidRPr="000322F8" w:rsidRDefault="000322F8" w:rsidP="000322F8">
      <w:pPr>
        <w:pStyle w:val="Caption"/>
        <w:keepNext/>
        <w:rPr>
          <w:i w:val="0"/>
          <w:caps/>
          <w:color w:val="auto"/>
        </w:rPr>
      </w:pPr>
      <w:r w:rsidRPr="000322F8">
        <w:rPr>
          <w:i w:val="0"/>
          <w:caps/>
          <w:color w:val="auto"/>
        </w:rPr>
        <w:lastRenderedPageBreak/>
        <w:t xml:space="preserve">Table </w:t>
      </w:r>
      <w:r w:rsidRPr="000322F8">
        <w:rPr>
          <w:i w:val="0"/>
          <w:caps/>
          <w:color w:val="auto"/>
        </w:rPr>
        <w:fldChar w:fldCharType="begin"/>
      </w:r>
      <w:r w:rsidRPr="000322F8">
        <w:rPr>
          <w:i w:val="0"/>
          <w:caps/>
          <w:color w:val="auto"/>
        </w:rPr>
        <w:instrText xml:space="preserve"> SEQ Table \* ROMAN </w:instrText>
      </w:r>
      <w:r w:rsidRPr="000322F8">
        <w:rPr>
          <w:i w:val="0"/>
          <w:caps/>
          <w:color w:val="auto"/>
        </w:rPr>
        <w:fldChar w:fldCharType="separate"/>
      </w:r>
      <w:r w:rsidR="00D869E9">
        <w:rPr>
          <w:i w:val="0"/>
          <w:caps/>
          <w:noProof/>
          <w:color w:val="auto"/>
        </w:rPr>
        <w:t>IV</w:t>
      </w:r>
      <w:r w:rsidRPr="000322F8">
        <w:rPr>
          <w:i w:val="0"/>
          <w:caps/>
          <w:color w:val="auto"/>
        </w:rPr>
        <w:fldChar w:fldCharType="end"/>
      </w:r>
      <w:r w:rsidRPr="000322F8">
        <w:rPr>
          <w:i w:val="0"/>
          <w:caps/>
          <w:color w:val="auto"/>
        </w:rPr>
        <w:t>. Throughput data for the block-lattice.</w:t>
      </w:r>
    </w:p>
    <w:p w14:paraId="1254909A" w14:textId="12AA91B2" w:rsidR="000322F8" w:rsidRPr="000322F8" w:rsidRDefault="000322F8" w:rsidP="000322F8">
      <w:pPr>
        <w:sectPr w:rsidR="000322F8" w:rsidRPr="000322F8" w:rsidSect="00837E47">
          <w:headerReference w:type="default" r:id="rId19"/>
          <w:type w:val="continuous"/>
          <w:pgSz w:w="12240" w:h="15840" w:code="1"/>
          <w:pgMar w:top="1008" w:right="936" w:bottom="1008" w:left="936" w:header="432" w:footer="432" w:gutter="0"/>
          <w:cols w:num="2" w:space="288"/>
        </w:sectPr>
      </w:pPr>
      <w:r w:rsidRPr="000322F8">
        <w:drawing>
          <wp:inline distT="0" distB="0" distL="0" distR="0" wp14:anchorId="34A41ED3" wp14:editId="4E53102C">
            <wp:extent cx="3200400" cy="1684655"/>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0400" cy="1684655"/>
                    </a:xfrm>
                    <a:prstGeom prst="rect">
                      <a:avLst/>
                    </a:prstGeom>
                  </pic:spPr>
                </pic:pic>
              </a:graphicData>
            </a:graphic>
          </wp:inline>
        </w:drawing>
      </w: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316A78B5"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V</w:t>
      </w:r>
      <w:r w:rsidRPr="00D869E9">
        <w:rPr>
          <w:i w:val="0"/>
          <w:caps/>
          <w:color w:val="000000" w:themeColor="text1"/>
        </w:rPr>
        <w:fldChar w:fldCharType="end"/>
      </w:r>
      <w:r w:rsidRPr="00D869E9">
        <w:rPr>
          <w:i w:val="0"/>
          <w:caps/>
          <w:color w:val="000000" w:themeColor="text1"/>
        </w:rPr>
        <w:t>. latency data for the blockchain (8 Nodes).</w:t>
      </w:r>
    </w:p>
    <w:p w14:paraId="17C563C5" w14:textId="151E2A47" w:rsidR="00BC7567" w:rsidRDefault="00D35249" w:rsidP="00BC7567">
      <w:r w:rsidRPr="00D35249">
        <w:drawing>
          <wp:inline distT="0" distB="0" distL="0" distR="0" wp14:anchorId="4148AE53" wp14:editId="2BF099CB">
            <wp:extent cx="3200400" cy="119189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2E0CBCDC"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VI</w:t>
      </w:r>
      <w:r w:rsidRPr="00D869E9">
        <w:rPr>
          <w:i w:val="0"/>
          <w:caps/>
          <w:color w:val="000000" w:themeColor="text1"/>
        </w:rPr>
        <w:fldChar w:fldCharType="end"/>
      </w:r>
      <w:r w:rsidRPr="00D869E9">
        <w:rPr>
          <w:i w:val="0"/>
          <w:caps/>
          <w:color w:val="000000" w:themeColor="text1"/>
        </w:rPr>
        <w:t>. Latency data for the tangle (8 Nodes).</w:t>
      </w:r>
    </w:p>
    <w:p w14:paraId="6075EC9F" w14:textId="41C3EDFE" w:rsidR="00BC7567" w:rsidRDefault="00D35249" w:rsidP="00BC7567">
      <w:r w:rsidRPr="00D35249">
        <w:drawing>
          <wp:inline distT="0" distB="0" distL="0" distR="0" wp14:anchorId="148DFFAB" wp14:editId="1E949D89">
            <wp:extent cx="1170432" cy="1165013"/>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75067" cy="1169627"/>
                    </a:xfrm>
                    <a:prstGeom prst="rect">
                      <a:avLst/>
                    </a:prstGeom>
                  </pic:spPr>
                </pic:pic>
              </a:graphicData>
            </a:graphic>
          </wp:inline>
        </w:drawing>
      </w:r>
    </w:p>
    <w:p w14:paraId="7D7CA844" w14:textId="325026EC" w:rsidR="00D869E9" w:rsidRDefault="00D869E9" w:rsidP="00BC7567"/>
    <w:p w14:paraId="7ADEA4E7" w14:textId="58975F7C"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VII</w:t>
      </w:r>
      <w:r w:rsidRPr="00D869E9">
        <w:rPr>
          <w:i w:val="0"/>
          <w:caps/>
          <w:color w:val="000000" w:themeColor="text1"/>
        </w:rPr>
        <w:fldChar w:fldCharType="end"/>
      </w:r>
      <w:r w:rsidRPr="00D869E9">
        <w:rPr>
          <w:i w:val="0"/>
          <w:caps/>
          <w:color w:val="000000" w:themeColor="text1"/>
        </w:rPr>
        <w:t>. Latency data for the block-lattice (8 Nodes).</w:t>
      </w:r>
    </w:p>
    <w:p w14:paraId="47F20D11" w14:textId="287075D5" w:rsidR="00D869E9" w:rsidRDefault="00D35249" w:rsidP="00BC7567">
      <w:r w:rsidRPr="00D35249">
        <w:drawing>
          <wp:inline distT="0" distB="0" distL="0" distR="0" wp14:anchorId="7D6521F3" wp14:editId="36B8CF9B">
            <wp:extent cx="3200400" cy="116459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164590"/>
                    </a:xfrm>
                    <a:prstGeom prst="rect">
                      <a:avLst/>
                    </a:prstGeom>
                  </pic:spPr>
                </pic:pic>
              </a:graphicData>
            </a:graphic>
          </wp:inline>
        </w:drawing>
      </w:r>
      <w:bookmarkStart w:id="81" w:name="_GoBack"/>
      <w:bookmarkEnd w:id="81"/>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7EDE12C8" w:rsidR="00BC7567" w:rsidRPr="00D869E9" w:rsidRDefault="00BC7567"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00D869E9" w:rsidRPr="00D869E9">
        <w:rPr>
          <w:i w:val="0"/>
          <w:caps/>
          <w:noProof/>
          <w:color w:val="000000" w:themeColor="text1"/>
        </w:rPr>
        <w:t>VIII</w:t>
      </w:r>
      <w:r w:rsidRPr="00D869E9">
        <w:rPr>
          <w:i w:val="0"/>
          <w:caps/>
          <w:color w:val="000000" w:themeColor="text1"/>
        </w:rPr>
        <w:fldChar w:fldCharType="end"/>
      </w:r>
      <w:r w:rsidRPr="00D869E9">
        <w:rPr>
          <w:i w:val="0"/>
          <w:caps/>
          <w:color w:val="000000" w:themeColor="text1"/>
        </w:rPr>
        <w:t>. Latency Data for the Blockchain (4 Nodes)</w:t>
      </w:r>
    </w:p>
    <w:p w14:paraId="06DED8C6" w14:textId="6940A50B" w:rsidR="00BC7567" w:rsidRDefault="00BC7567" w:rsidP="00BC7567">
      <w:r w:rsidRPr="00BC7567">
        <w:drawing>
          <wp:inline distT="0" distB="0" distL="0" distR="0" wp14:anchorId="1197A414" wp14:editId="78EC9CCF">
            <wp:extent cx="3200400" cy="8274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54EDD977" w:rsidR="00BC7567" w:rsidRPr="00D869E9" w:rsidRDefault="00BC7567"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00D869E9" w:rsidRPr="00D869E9">
        <w:rPr>
          <w:i w:val="0"/>
          <w:caps/>
          <w:noProof/>
          <w:color w:val="000000" w:themeColor="text1"/>
        </w:rPr>
        <w:t>IX</w:t>
      </w:r>
      <w:r w:rsidRPr="00D869E9">
        <w:rPr>
          <w:i w:val="0"/>
          <w:caps/>
          <w:color w:val="000000" w:themeColor="text1"/>
        </w:rPr>
        <w:fldChar w:fldCharType="end"/>
      </w:r>
      <w:r w:rsidRPr="00D869E9">
        <w:rPr>
          <w:i w:val="0"/>
          <w:caps/>
          <w:color w:val="000000" w:themeColor="text1"/>
        </w:rPr>
        <w:t>. Latency data for the tangle (4 Nodes).</w:t>
      </w:r>
    </w:p>
    <w:p w14:paraId="4553C18C" w14:textId="258AE4AA" w:rsidR="00BC7567" w:rsidRDefault="00BC7567" w:rsidP="00BC7567">
      <w:r w:rsidRPr="00BC7567">
        <w:drawing>
          <wp:inline distT="0" distB="0" distL="0" distR="0" wp14:anchorId="7C6E7DB4" wp14:editId="08C5C107">
            <wp:extent cx="1208689" cy="83377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220009" cy="841580"/>
                    </a:xfrm>
                    <a:prstGeom prst="rect">
                      <a:avLst/>
                    </a:prstGeom>
                  </pic:spPr>
                </pic:pic>
              </a:graphicData>
            </a:graphic>
          </wp:inline>
        </w:drawing>
      </w:r>
    </w:p>
    <w:p w14:paraId="5C730D4C" w14:textId="705EE716" w:rsidR="00BC7567" w:rsidRDefault="00BC7567" w:rsidP="00BC7567"/>
    <w:p w14:paraId="443014C4" w14:textId="1CE77775" w:rsidR="00BC7567" w:rsidRPr="00D869E9" w:rsidRDefault="00BC7567"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00D869E9" w:rsidRPr="00D869E9">
        <w:rPr>
          <w:i w:val="0"/>
          <w:caps/>
          <w:noProof/>
          <w:color w:val="000000" w:themeColor="text1"/>
        </w:rPr>
        <w:t>X</w:t>
      </w:r>
      <w:r w:rsidRPr="00D869E9">
        <w:rPr>
          <w:i w:val="0"/>
          <w:caps/>
          <w:color w:val="000000" w:themeColor="text1"/>
        </w:rPr>
        <w:fldChar w:fldCharType="end"/>
      </w:r>
      <w:r w:rsidRPr="00D869E9">
        <w:rPr>
          <w:i w:val="0"/>
          <w:caps/>
          <w:color w:val="000000" w:themeColor="text1"/>
        </w:rPr>
        <w:t>. Latency data for the Block-lattice (4 Nodes).</w:t>
      </w:r>
    </w:p>
    <w:p w14:paraId="03D43D7E" w14:textId="4703B17C" w:rsidR="00BC7567" w:rsidRDefault="00BC7567" w:rsidP="00BC7567">
      <w:r w:rsidRPr="00BC7567">
        <w:drawing>
          <wp:inline distT="0" distB="0" distL="0" distR="0" wp14:anchorId="4C4C6587" wp14:editId="3203496C">
            <wp:extent cx="3200400" cy="822325"/>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596F6EE8"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XI</w:t>
      </w:r>
      <w:r w:rsidRPr="00D869E9">
        <w:rPr>
          <w:i w:val="0"/>
          <w:caps/>
          <w:color w:val="000000" w:themeColor="text1"/>
        </w:rPr>
        <w:fldChar w:fldCharType="end"/>
      </w:r>
      <w:r w:rsidRPr="00D869E9">
        <w:rPr>
          <w:i w:val="0"/>
          <w:caps/>
          <w:color w:val="000000" w:themeColor="text1"/>
        </w:rPr>
        <w:t>. Latency data for the data structures (2 Nodes).</w:t>
      </w:r>
    </w:p>
    <w:p w14:paraId="5481A0E4" w14:textId="39794783" w:rsidR="00BC7567" w:rsidRPr="00BC7567" w:rsidRDefault="00D869E9" w:rsidP="00BC7567">
      <w:r w:rsidRPr="00D869E9">
        <w:drawing>
          <wp:inline distT="0" distB="0" distL="0" distR="0" wp14:anchorId="7CB93C9C" wp14:editId="5DA5450E">
            <wp:extent cx="3200400" cy="56007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560070"/>
                    </a:xfrm>
                    <a:prstGeom prst="rect">
                      <a:avLst/>
                    </a:prstGeom>
                  </pic:spPr>
                </pic:pic>
              </a:graphicData>
            </a:graphic>
          </wp:inline>
        </w:drawing>
      </w:r>
    </w:p>
    <w:sectPr w:rsidR="00BC7567" w:rsidRPr="00BC756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82A506" w14:textId="77777777" w:rsidR="00813D05" w:rsidRDefault="00813D05">
      <w:r>
        <w:separator/>
      </w:r>
    </w:p>
  </w:endnote>
  <w:endnote w:type="continuationSeparator" w:id="0">
    <w:p w14:paraId="20CE8B8D" w14:textId="77777777" w:rsidR="00813D05" w:rsidRDefault="00813D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3" w:usb1="00000000" w:usb2="00000000" w:usb3="00000000" w:csb0="000001FB"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525435" w14:textId="77777777" w:rsidR="00813D05" w:rsidRDefault="00813D05"/>
  </w:footnote>
  <w:footnote w:type="continuationSeparator" w:id="0">
    <w:p w14:paraId="106848E7" w14:textId="77777777" w:rsidR="00813D05" w:rsidRDefault="00813D05">
      <w:r>
        <w:continuationSeparator/>
      </w:r>
    </w:p>
  </w:footnote>
  <w:footnote w:id="1">
    <w:p w14:paraId="1659F370" w14:textId="11402318" w:rsidR="00BD305A" w:rsidRDefault="00BD305A" w:rsidP="00E6508C">
      <w:pPr>
        <w:pStyle w:val="FootnoteText"/>
        <w:jc w:val="left"/>
      </w:pPr>
      <w:r w:rsidRPr="00591526">
        <w:rPr>
          <w:rStyle w:val="FootnoteReference"/>
        </w:rPr>
        <w:t>S</w:t>
      </w:r>
      <w:r>
        <w:t xml:space="preserve">. Sanchez is with the Department of Systems and Computer Engineering, Universidad de </w:t>
      </w:r>
      <w:proofErr w:type="spellStart"/>
      <w:r>
        <w:t>los</w:t>
      </w:r>
      <w:proofErr w:type="spellEnd"/>
      <w:r>
        <w:t xml:space="preserve"> Andes, Bogota, Colombia (e-mail: </w:t>
      </w:r>
      <w:hyperlink r:id="rId1" w:history="1">
        <w:r w:rsidRPr="00DC1793">
          <w:rPr>
            <w:rStyle w:val="Hyperlink"/>
          </w:rPr>
          <w:t>s.sanchez@uniandes.edu.co</w:t>
        </w:r>
      </w:hyperlink>
      <w:r>
        <w:t>).</w:t>
      </w:r>
    </w:p>
    <w:p w14:paraId="4ACEE445" w14:textId="648F0358" w:rsidR="00BD305A" w:rsidRDefault="00BD305A"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DC1793">
          <w:rPr>
            <w:rStyle w:val="Hyperlink"/>
          </w:rPr>
          <w:t>n.cardozo@uniandes.edu.co</w:t>
        </w:r>
      </w:hyperlink>
      <w:r>
        <w:t>).</w:t>
      </w:r>
    </w:p>
  </w:footnote>
  <w:footnote w:id="2">
    <w:p w14:paraId="246C15CD" w14:textId="5D802693" w:rsidR="00BD305A" w:rsidRPr="001C6B93" w:rsidRDefault="00BD305A"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BD305A" w:rsidRDefault="00BD305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BD305A" w:rsidRPr="00FB7149" w:rsidRDefault="00BD305A">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BD305A" w:rsidRPr="006034BC" w:rsidRDefault="00BD305A">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F9EA67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827EB974"/>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2D40363E"/>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D51EC6"/>
    <w:multiLevelType w:val="hybridMultilevel"/>
    <w:tmpl w:val="B238B7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6B63CF"/>
    <w:multiLevelType w:val="hybridMultilevel"/>
    <w:tmpl w:val="7D081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5"/>
  </w:num>
  <w:num w:numId="4">
    <w:abstractNumId w:val="10"/>
  </w:num>
  <w:num w:numId="5">
    <w:abstractNumId w:val="8"/>
  </w:num>
  <w:num w:numId="6">
    <w:abstractNumId w:val="17"/>
  </w:num>
  <w:num w:numId="7">
    <w:abstractNumId w:val="13"/>
  </w:num>
  <w:num w:numId="8">
    <w:abstractNumId w:val="6"/>
  </w:num>
  <w:num w:numId="9">
    <w:abstractNumId w:val="11"/>
  </w:num>
  <w:num w:numId="10">
    <w:abstractNumId w:val="16"/>
  </w:num>
  <w:num w:numId="11">
    <w:abstractNumId w:val="7"/>
  </w:num>
  <w:num w:numId="12">
    <w:abstractNumId w:val="14"/>
  </w:num>
  <w:num w:numId="13">
    <w:abstractNumId w:val="4"/>
  </w:num>
  <w:num w:numId="14">
    <w:abstractNumId w:val="0"/>
  </w:num>
  <w:num w:numId="15">
    <w:abstractNumId w:val="1"/>
  </w:num>
  <w:num w:numId="16">
    <w:abstractNumId w:val="2"/>
  </w:num>
  <w:num w:numId="17">
    <w:abstractNumId w:val="5"/>
  </w:num>
  <w:num w:numId="18">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AD5"/>
    <w:rsid w:val="000111D8"/>
    <w:rsid w:val="00011DB6"/>
    <w:rsid w:val="00013BBB"/>
    <w:rsid w:val="0001523E"/>
    <w:rsid w:val="00025CE4"/>
    <w:rsid w:val="000262E1"/>
    <w:rsid w:val="000322F8"/>
    <w:rsid w:val="00035EC1"/>
    <w:rsid w:val="00036153"/>
    <w:rsid w:val="00036651"/>
    <w:rsid w:val="00041819"/>
    <w:rsid w:val="00042E13"/>
    <w:rsid w:val="00047301"/>
    <w:rsid w:val="000547B6"/>
    <w:rsid w:val="00056EC2"/>
    <w:rsid w:val="00071638"/>
    <w:rsid w:val="00086906"/>
    <w:rsid w:val="00092110"/>
    <w:rsid w:val="00093159"/>
    <w:rsid w:val="000A031B"/>
    <w:rsid w:val="000A168B"/>
    <w:rsid w:val="000A2A6C"/>
    <w:rsid w:val="000B1A6B"/>
    <w:rsid w:val="000C4861"/>
    <w:rsid w:val="000D035D"/>
    <w:rsid w:val="000D0CFC"/>
    <w:rsid w:val="000D21FC"/>
    <w:rsid w:val="000D2BDE"/>
    <w:rsid w:val="000D5B39"/>
    <w:rsid w:val="000E6F54"/>
    <w:rsid w:val="000F7A11"/>
    <w:rsid w:val="000F7CDE"/>
    <w:rsid w:val="00103C70"/>
    <w:rsid w:val="00104BB0"/>
    <w:rsid w:val="0010794E"/>
    <w:rsid w:val="001249C1"/>
    <w:rsid w:val="00124EC2"/>
    <w:rsid w:val="00127D11"/>
    <w:rsid w:val="0013354F"/>
    <w:rsid w:val="001342B5"/>
    <w:rsid w:val="00142108"/>
    <w:rsid w:val="00143F2E"/>
    <w:rsid w:val="00144CB9"/>
    <w:rsid w:val="00144E72"/>
    <w:rsid w:val="00154927"/>
    <w:rsid w:val="00156CAE"/>
    <w:rsid w:val="00162139"/>
    <w:rsid w:val="001626F4"/>
    <w:rsid w:val="001668CD"/>
    <w:rsid w:val="00171CBC"/>
    <w:rsid w:val="001768FF"/>
    <w:rsid w:val="001835CB"/>
    <w:rsid w:val="00185D93"/>
    <w:rsid w:val="00186DCF"/>
    <w:rsid w:val="0019050F"/>
    <w:rsid w:val="001A5A83"/>
    <w:rsid w:val="001A60B1"/>
    <w:rsid w:val="001B2EF2"/>
    <w:rsid w:val="001B36B1"/>
    <w:rsid w:val="001B3E19"/>
    <w:rsid w:val="001C33D1"/>
    <w:rsid w:val="001C34D7"/>
    <w:rsid w:val="001C3BCA"/>
    <w:rsid w:val="001C429B"/>
    <w:rsid w:val="001C4AC4"/>
    <w:rsid w:val="001C5E09"/>
    <w:rsid w:val="001C6B93"/>
    <w:rsid w:val="001D03C1"/>
    <w:rsid w:val="001E3B01"/>
    <w:rsid w:val="001E51D9"/>
    <w:rsid w:val="001E6549"/>
    <w:rsid w:val="001E7B7A"/>
    <w:rsid w:val="001F394A"/>
    <w:rsid w:val="001F4B7A"/>
    <w:rsid w:val="001F4C5C"/>
    <w:rsid w:val="002025C0"/>
    <w:rsid w:val="00204478"/>
    <w:rsid w:val="002044CF"/>
    <w:rsid w:val="002060C4"/>
    <w:rsid w:val="00214E2E"/>
    <w:rsid w:val="00216141"/>
    <w:rsid w:val="00216266"/>
    <w:rsid w:val="0021699C"/>
    <w:rsid w:val="00217186"/>
    <w:rsid w:val="002174FC"/>
    <w:rsid w:val="00231ED2"/>
    <w:rsid w:val="002329C4"/>
    <w:rsid w:val="00233057"/>
    <w:rsid w:val="002434A1"/>
    <w:rsid w:val="00244844"/>
    <w:rsid w:val="0024487F"/>
    <w:rsid w:val="0024509C"/>
    <w:rsid w:val="00253160"/>
    <w:rsid w:val="0025416C"/>
    <w:rsid w:val="00263943"/>
    <w:rsid w:val="00266339"/>
    <w:rsid w:val="00267B35"/>
    <w:rsid w:val="00274256"/>
    <w:rsid w:val="00286C0B"/>
    <w:rsid w:val="0029072B"/>
    <w:rsid w:val="00296B8D"/>
    <w:rsid w:val="00297579"/>
    <w:rsid w:val="002B1B60"/>
    <w:rsid w:val="002B717F"/>
    <w:rsid w:val="002B75C3"/>
    <w:rsid w:val="002C33F4"/>
    <w:rsid w:val="002C54FF"/>
    <w:rsid w:val="002D0C55"/>
    <w:rsid w:val="002D1F7E"/>
    <w:rsid w:val="002D2110"/>
    <w:rsid w:val="002D3AC1"/>
    <w:rsid w:val="002D68E5"/>
    <w:rsid w:val="002E3AAA"/>
    <w:rsid w:val="002E5EFA"/>
    <w:rsid w:val="002F503F"/>
    <w:rsid w:val="002F6599"/>
    <w:rsid w:val="002F7910"/>
    <w:rsid w:val="0032086D"/>
    <w:rsid w:val="003235CB"/>
    <w:rsid w:val="00325EF8"/>
    <w:rsid w:val="00335580"/>
    <w:rsid w:val="0033742A"/>
    <w:rsid w:val="003427CE"/>
    <w:rsid w:val="00344A38"/>
    <w:rsid w:val="00347EAE"/>
    <w:rsid w:val="0035437E"/>
    <w:rsid w:val="00360269"/>
    <w:rsid w:val="00361234"/>
    <w:rsid w:val="0036649F"/>
    <w:rsid w:val="00373B31"/>
    <w:rsid w:val="0037551B"/>
    <w:rsid w:val="003804C6"/>
    <w:rsid w:val="00381408"/>
    <w:rsid w:val="00386471"/>
    <w:rsid w:val="00387DE5"/>
    <w:rsid w:val="003906AA"/>
    <w:rsid w:val="00390D5E"/>
    <w:rsid w:val="00391F03"/>
    <w:rsid w:val="00392DBA"/>
    <w:rsid w:val="00393E96"/>
    <w:rsid w:val="003978A7"/>
    <w:rsid w:val="003A2CFD"/>
    <w:rsid w:val="003B4AB2"/>
    <w:rsid w:val="003B60DD"/>
    <w:rsid w:val="003C15E0"/>
    <w:rsid w:val="003C24F8"/>
    <w:rsid w:val="003C3322"/>
    <w:rsid w:val="003C373A"/>
    <w:rsid w:val="003C68C2"/>
    <w:rsid w:val="003C6A61"/>
    <w:rsid w:val="003C6BC8"/>
    <w:rsid w:val="003D2C18"/>
    <w:rsid w:val="003D30AE"/>
    <w:rsid w:val="003D4CAE"/>
    <w:rsid w:val="003E0AB8"/>
    <w:rsid w:val="003E3E26"/>
    <w:rsid w:val="003E7C37"/>
    <w:rsid w:val="003F0B8A"/>
    <w:rsid w:val="003F26BD"/>
    <w:rsid w:val="003F5226"/>
    <w:rsid w:val="003F52AD"/>
    <w:rsid w:val="004001B2"/>
    <w:rsid w:val="00401AE1"/>
    <w:rsid w:val="00414722"/>
    <w:rsid w:val="004151DA"/>
    <w:rsid w:val="0041663C"/>
    <w:rsid w:val="004206F2"/>
    <w:rsid w:val="0042405C"/>
    <w:rsid w:val="00424F71"/>
    <w:rsid w:val="00425324"/>
    <w:rsid w:val="00425722"/>
    <w:rsid w:val="0043144F"/>
    <w:rsid w:val="00431BFA"/>
    <w:rsid w:val="00434E6E"/>
    <w:rsid w:val="004353CF"/>
    <w:rsid w:val="0044204B"/>
    <w:rsid w:val="0044229D"/>
    <w:rsid w:val="00446187"/>
    <w:rsid w:val="0046077D"/>
    <w:rsid w:val="004631BC"/>
    <w:rsid w:val="004722B1"/>
    <w:rsid w:val="0047288D"/>
    <w:rsid w:val="004735EC"/>
    <w:rsid w:val="00476E91"/>
    <w:rsid w:val="00480980"/>
    <w:rsid w:val="004835FF"/>
    <w:rsid w:val="0048437D"/>
    <w:rsid w:val="00484761"/>
    <w:rsid w:val="00484DD5"/>
    <w:rsid w:val="00487175"/>
    <w:rsid w:val="004933D4"/>
    <w:rsid w:val="004948BE"/>
    <w:rsid w:val="004B0090"/>
    <w:rsid w:val="004B2D07"/>
    <w:rsid w:val="004B329B"/>
    <w:rsid w:val="004B4CEE"/>
    <w:rsid w:val="004B78B3"/>
    <w:rsid w:val="004C1E16"/>
    <w:rsid w:val="004C1E4B"/>
    <w:rsid w:val="004C2543"/>
    <w:rsid w:val="004C3A6A"/>
    <w:rsid w:val="004C4450"/>
    <w:rsid w:val="004C4692"/>
    <w:rsid w:val="004C5559"/>
    <w:rsid w:val="004D15CA"/>
    <w:rsid w:val="004D3760"/>
    <w:rsid w:val="004D3CC8"/>
    <w:rsid w:val="004D4606"/>
    <w:rsid w:val="004D790B"/>
    <w:rsid w:val="004E3E4C"/>
    <w:rsid w:val="004E49BE"/>
    <w:rsid w:val="004E5C23"/>
    <w:rsid w:val="004E662E"/>
    <w:rsid w:val="004F23A0"/>
    <w:rsid w:val="005003E3"/>
    <w:rsid w:val="00501130"/>
    <w:rsid w:val="0050248A"/>
    <w:rsid w:val="005042CD"/>
    <w:rsid w:val="005052CD"/>
    <w:rsid w:val="0051435B"/>
    <w:rsid w:val="005207A1"/>
    <w:rsid w:val="00520E4B"/>
    <w:rsid w:val="00521FAE"/>
    <w:rsid w:val="0053301C"/>
    <w:rsid w:val="00535213"/>
    <w:rsid w:val="0054252A"/>
    <w:rsid w:val="00550A26"/>
    <w:rsid w:val="00550BF5"/>
    <w:rsid w:val="005551E5"/>
    <w:rsid w:val="00557AE2"/>
    <w:rsid w:val="00560C2B"/>
    <w:rsid w:val="0056174E"/>
    <w:rsid w:val="005621AE"/>
    <w:rsid w:val="005653FB"/>
    <w:rsid w:val="00566042"/>
    <w:rsid w:val="00567A70"/>
    <w:rsid w:val="005764A6"/>
    <w:rsid w:val="00580960"/>
    <w:rsid w:val="0058343D"/>
    <w:rsid w:val="00591526"/>
    <w:rsid w:val="005919BE"/>
    <w:rsid w:val="00594F8E"/>
    <w:rsid w:val="00596418"/>
    <w:rsid w:val="005A16BD"/>
    <w:rsid w:val="005A2A15"/>
    <w:rsid w:val="005B2F31"/>
    <w:rsid w:val="005B57A3"/>
    <w:rsid w:val="005C5859"/>
    <w:rsid w:val="005D1B15"/>
    <w:rsid w:val="005D2824"/>
    <w:rsid w:val="005D2A17"/>
    <w:rsid w:val="005D4F1A"/>
    <w:rsid w:val="005D72BB"/>
    <w:rsid w:val="005E377F"/>
    <w:rsid w:val="005E4A85"/>
    <w:rsid w:val="005E692F"/>
    <w:rsid w:val="005E7A5A"/>
    <w:rsid w:val="005F0133"/>
    <w:rsid w:val="005F0E06"/>
    <w:rsid w:val="005F1195"/>
    <w:rsid w:val="005F330D"/>
    <w:rsid w:val="005F58D7"/>
    <w:rsid w:val="005F685C"/>
    <w:rsid w:val="006034BC"/>
    <w:rsid w:val="0061787F"/>
    <w:rsid w:val="0062114B"/>
    <w:rsid w:val="00623698"/>
    <w:rsid w:val="00625A09"/>
    <w:rsid w:val="00625E96"/>
    <w:rsid w:val="00626FDD"/>
    <w:rsid w:val="00637E41"/>
    <w:rsid w:val="0064129B"/>
    <w:rsid w:val="00646C0A"/>
    <w:rsid w:val="00647C09"/>
    <w:rsid w:val="00650509"/>
    <w:rsid w:val="00650C00"/>
    <w:rsid w:val="00651F2C"/>
    <w:rsid w:val="00665271"/>
    <w:rsid w:val="00674E9D"/>
    <w:rsid w:val="00676ADF"/>
    <w:rsid w:val="006802AB"/>
    <w:rsid w:val="00680AC2"/>
    <w:rsid w:val="00682FFE"/>
    <w:rsid w:val="006832DA"/>
    <w:rsid w:val="0068436C"/>
    <w:rsid w:val="00691CC8"/>
    <w:rsid w:val="00693D5D"/>
    <w:rsid w:val="006B0624"/>
    <w:rsid w:val="006B7F03"/>
    <w:rsid w:val="006C0E8A"/>
    <w:rsid w:val="006C2414"/>
    <w:rsid w:val="006C30AD"/>
    <w:rsid w:val="006C65BB"/>
    <w:rsid w:val="006D3A8F"/>
    <w:rsid w:val="006E39B2"/>
    <w:rsid w:val="006E4145"/>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27177"/>
    <w:rsid w:val="00732BAD"/>
    <w:rsid w:val="00744FB6"/>
    <w:rsid w:val="00747456"/>
    <w:rsid w:val="00747D78"/>
    <w:rsid w:val="00751452"/>
    <w:rsid w:val="00762002"/>
    <w:rsid w:val="00763123"/>
    <w:rsid w:val="00764194"/>
    <w:rsid w:val="00770D52"/>
    <w:rsid w:val="00772F8C"/>
    <w:rsid w:val="00783E08"/>
    <w:rsid w:val="00790098"/>
    <w:rsid w:val="00791928"/>
    <w:rsid w:val="007964D7"/>
    <w:rsid w:val="00797599"/>
    <w:rsid w:val="007A11CB"/>
    <w:rsid w:val="007A2364"/>
    <w:rsid w:val="007A4AF3"/>
    <w:rsid w:val="007B522F"/>
    <w:rsid w:val="007C1D11"/>
    <w:rsid w:val="007C4336"/>
    <w:rsid w:val="007C7F0A"/>
    <w:rsid w:val="007D5D3E"/>
    <w:rsid w:val="007E2302"/>
    <w:rsid w:val="007E5330"/>
    <w:rsid w:val="007F6396"/>
    <w:rsid w:val="007F7AA6"/>
    <w:rsid w:val="00801552"/>
    <w:rsid w:val="008020BF"/>
    <w:rsid w:val="0080495E"/>
    <w:rsid w:val="00805ED3"/>
    <w:rsid w:val="00811BFA"/>
    <w:rsid w:val="00812AAC"/>
    <w:rsid w:val="00813D05"/>
    <w:rsid w:val="00813E0F"/>
    <w:rsid w:val="00823624"/>
    <w:rsid w:val="00835400"/>
    <w:rsid w:val="008354A2"/>
    <w:rsid w:val="00837E47"/>
    <w:rsid w:val="008514F4"/>
    <w:rsid w:val="008518FE"/>
    <w:rsid w:val="00851B0C"/>
    <w:rsid w:val="0085659C"/>
    <w:rsid w:val="00857083"/>
    <w:rsid w:val="00864DCF"/>
    <w:rsid w:val="00865D81"/>
    <w:rsid w:val="00872026"/>
    <w:rsid w:val="00873BCF"/>
    <w:rsid w:val="008758D7"/>
    <w:rsid w:val="00876DA7"/>
    <w:rsid w:val="00877123"/>
    <w:rsid w:val="0087792E"/>
    <w:rsid w:val="00877A4B"/>
    <w:rsid w:val="00882B49"/>
    <w:rsid w:val="00883EAF"/>
    <w:rsid w:val="00885258"/>
    <w:rsid w:val="0089210D"/>
    <w:rsid w:val="00892580"/>
    <w:rsid w:val="00893FC9"/>
    <w:rsid w:val="008A30C3"/>
    <w:rsid w:val="008A3C23"/>
    <w:rsid w:val="008A5893"/>
    <w:rsid w:val="008B032A"/>
    <w:rsid w:val="008B2969"/>
    <w:rsid w:val="008B53D4"/>
    <w:rsid w:val="008B5455"/>
    <w:rsid w:val="008C088B"/>
    <w:rsid w:val="008C0BE5"/>
    <w:rsid w:val="008C350D"/>
    <w:rsid w:val="008C49CC"/>
    <w:rsid w:val="008C5538"/>
    <w:rsid w:val="008C64DE"/>
    <w:rsid w:val="008C7AB2"/>
    <w:rsid w:val="008D10C3"/>
    <w:rsid w:val="008D4AF9"/>
    <w:rsid w:val="008D570E"/>
    <w:rsid w:val="008D69E9"/>
    <w:rsid w:val="008E0645"/>
    <w:rsid w:val="008E7086"/>
    <w:rsid w:val="008F0D33"/>
    <w:rsid w:val="008F53EC"/>
    <w:rsid w:val="008F594A"/>
    <w:rsid w:val="00903903"/>
    <w:rsid w:val="00904C7E"/>
    <w:rsid w:val="0091035B"/>
    <w:rsid w:val="00913278"/>
    <w:rsid w:val="00920BD2"/>
    <w:rsid w:val="009244D7"/>
    <w:rsid w:val="00924BF4"/>
    <w:rsid w:val="00926F95"/>
    <w:rsid w:val="00931A24"/>
    <w:rsid w:val="009355B0"/>
    <w:rsid w:val="00940A68"/>
    <w:rsid w:val="00954347"/>
    <w:rsid w:val="009548A0"/>
    <w:rsid w:val="009619EB"/>
    <w:rsid w:val="00962332"/>
    <w:rsid w:val="00962ACC"/>
    <w:rsid w:val="0097171B"/>
    <w:rsid w:val="009722F6"/>
    <w:rsid w:val="00977535"/>
    <w:rsid w:val="009777AA"/>
    <w:rsid w:val="00991D56"/>
    <w:rsid w:val="00995D9A"/>
    <w:rsid w:val="009A1955"/>
    <w:rsid w:val="009A1F6E"/>
    <w:rsid w:val="009B0818"/>
    <w:rsid w:val="009B1C1E"/>
    <w:rsid w:val="009B2152"/>
    <w:rsid w:val="009B602C"/>
    <w:rsid w:val="009C7D17"/>
    <w:rsid w:val="009D0E04"/>
    <w:rsid w:val="009E136D"/>
    <w:rsid w:val="009E1A22"/>
    <w:rsid w:val="009E484E"/>
    <w:rsid w:val="009F32B7"/>
    <w:rsid w:val="009F40FB"/>
    <w:rsid w:val="00A00CD3"/>
    <w:rsid w:val="00A01E65"/>
    <w:rsid w:val="00A04B6C"/>
    <w:rsid w:val="00A06273"/>
    <w:rsid w:val="00A1367D"/>
    <w:rsid w:val="00A13A5C"/>
    <w:rsid w:val="00A158E1"/>
    <w:rsid w:val="00A22FCB"/>
    <w:rsid w:val="00A25E53"/>
    <w:rsid w:val="00A30AE4"/>
    <w:rsid w:val="00A33689"/>
    <w:rsid w:val="00A33EB6"/>
    <w:rsid w:val="00A33F0B"/>
    <w:rsid w:val="00A417D4"/>
    <w:rsid w:val="00A43B32"/>
    <w:rsid w:val="00A43B95"/>
    <w:rsid w:val="00A472F1"/>
    <w:rsid w:val="00A51FFB"/>
    <w:rsid w:val="00A5237D"/>
    <w:rsid w:val="00A554A3"/>
    <w:rsid w:val="00A60953"/>
    <w:rsid w:val="00A60D64"/>
    <w:rsid w:val="00A6398E"/>
    <w:rsid w:val="00A63990"/>
    <w:rsid w:val="00A758EA"/>
    <w:rsid w:val="00A81E6B"/>
    <w:rsid w:val="00A8287C"/>
    <w:rsid w:val="00A94031"/>
    <w:rsid w:val="00A95C50"/>
    <w:rsid w:val="00AB3C6D"/>
    <w:rsid w:val="00AB6B7A"/>
    <w:rsid w:val="00AB79A6"/>
    <w:rsid w:val="00AC166E"/>
    <w:rsid w:val="00AC3241"/>
    <w:rsid w:val="00AC4850"/>
    <w:rsid w:val="00AC49F6"/>
    <w:rsid w:val="00AC645D"/>
    <w:rsid w:val="00AD1EAD"/>
    <w:rsid w:val="00AD4509"/>
    <w:rsid w:val="00AF4905"/>
    <w:rsid w:val="00AF5A18"/>
    <w:rsid w:val="00B037A3"/>
    <w:rsid w:val="00B055C1"/>
    <w:rsid w:val="00B10C07"/>
    <w:rsid w:val="00B10E08"/>
    <w:rsid w:val="00B21C95"/>
    <w:rsid w:val="00B223E7"/>
    <w:rsid w:val="00B2491F"/>
    <w:rsid w:val="00B25B05"/>
    <w:rsid w:val="00B304C2"/>
    <w:rsid w:val="00B30D72"/>
    <w:rsid w:val="00B36554"/>
    <w:rsid w:val="00B41F24"/>
    <w:rsid w:val="00B43CAD"/>
    <w:rsid w:val="00B451C9"/>
    <w:rsid w:val="00B46959"/>
    <w:rsid w:val="00B47B59"/>
    <w:rsid w:val="00B53F81"/>
    <w:rsid w:val="00B56C2B"/>
    <w:rsid w:val="00B65BD3"/>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C42A4"/>
    <w:rsid w:val="00BC5A83"/>
    <w:rsid w:val="00BC7567"/>
    <w:rsid w:val="00BC7F09"/>
    <w:rsid w:val="00BD305A"/>
    <w:rsid w:val="00BD4B59"/>
    <w:rsid w:val="00BD4D58"/>
    <w:rsid w:val="00BE0E38"/>
    <w:rsid w:val="00BE1854"/>
    <w:rsid w:val="00BE185B"/>
    <w:rsid w:val="00BF0C69"/>
    <w:rsid w:val="00BF6218"/>
    <w:rsid w:val="00BF629B"/>
    <w:rsid w:val="00BF655C"/>
    <w:rsid w:val="00C0160A"/>
    <w:rsid w:val="00C01B14"/>
    <w:rsid w:val="00C02972"/>
    <w:rsid w:val="00C02CFF"/>
    <w:rsid w:val="00C046AA"/>
    <w:rsid w:val="00C075EF"/>
    <w:rsid w:val="00C0761D"/>
    <w:rsid w:val="00C11E83"/>
    <w:rsid w:val="00C1280E"/>
    <w:rsid w:val="00C2378A"/>
    <w:rsid w:val="00C25B23"/>
    <w:rsid w:val="00C2793C"/>
    <w:rsid w:val="00C3642C"/>
    <w:rsid w:val="00C36F6D"/>
    <w:rsid w:val="00C378A1"/>
    <w:rsid w:val="00C41241"/>
    <w:rsid w:val="00C45B78"/>
    <w:rsid w:val="00C54CDC"/>
    <w:rsid w:val="00C574A5"/>
    <w:rsid w:val="00C621D6"/>
    <w:rsid w:val="00C722AD"/>
    <w:rsid w:val="00C74982"/>
    <w:rsid w:val="00C80905"/>
    <w:rsid w:val="00C8166B"/>
    <w:rsid w:val="00C82D86"/>
    <w:rsid w:val="00C83B1D"/>
    <w:rsid w:val="00C83C8D"/>
    <w:rsid w:val="00C86144"/>
    <w:rsid w:val="00C912B0"/>
    <w:rsid w:val="00C940C8"/>
    <w:rsid w:val="00C95A4E"/>
    <w:rsid w:val="00CA72DB"/>
    <w:rsid w:val="00CB07DB"/>
    <w:rsid w:val="00CB4B8D"/>
    <w:rsid w:val="00CB5938"/>
    <w:rsid w:val="00CB6871"/>
    <w:rsid w:val="00CC020A"/>
    <w:rsid w:val="00CC0DDA"/>
    <w:rsid w:val="00CC3381"/>
    <w:rsid w:val="00CC44E3"/>
    <w:rsid w:val="00CC46FB"/>
    <w:rsid w:val="00CD336F"/>
    <w:rsid w:val="00CD3C07"/>
    <w:rsid w:val="00CD684F"/>
    <w:rsid w:val="00CE3C83"/>
    <w:rsid w:val="00CE5A0B"/>
    <w:rsid w:val="00CE5ECE"/>
    <w:rsid w:val="00CF0719"/>
    <w:rsid w:val="00CF1FD4"/>
    <w:rsid w:val="00CF6561"/>
    <w:rsid w:val="00D06623"/>
    <w:rsid w:val="00D06DD0"/>
    <w:rsid w:val="00D10873"/>
    <w:rsid w:val="00D14C6B"/>
    <w:rsid w:val="00D15822"/>
    <w:rsid w:val="00D15EF4"/>
    <w:rsid w:val="00D16471"/>
    <w:rsid w:val="00D22FA8"/>
    <w:rsid w:val="00D23072"/>
    <w:rsid w:val="00D23C0F"/>
    <w:rsid w:val="00D25444"/>
    <w:rsid w:val="00D35249"/>
    <w:rsid w:val="00D35869"/>
    <w:rsid w:val="00D36454"/>
    <w:rsid w:val="00D37487"/>
    <w:rsid w:val="00D42342"/>
    <w:rsid w:val="00D428BE"/>
    <w:rsid w:val="00D44656"/>
    <w:rsid w:val="00D45D60"/>
    <w:rsid w:val="00D465C1"/>
    <w:rsid w:val="00D5536F"/>
    <w:rsid w:val="00D55FCA"/>
    <w:rsid w:val="00D56935"/>
    <w:rsid w:val="00D621D1"/>
    <w:rsid w:val="00D6598B"/>
    <w:rsid w:val="00D71074"/>
    <w:rsid w:val="00D74A4E"/>
    <w:rsid w:val="00D758C6"/>
    <w:rsid w:val="00D8357F"/>
    <w:rsid w:val="00D869E9"/>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D0C18"/>
    <w:rsid w:val="00DD1BC7"/>
    <w:rsid w:val="00DD3304"/>
    <w:rsid w:val="00DE0049"/>
    <w:rsid w:val="00DE07FA"/>
    <w:rsid w:val="00DE1BB1"/>
    <w:rsid w:val="00DE3ED9"/>
    <w:rsid w:val="00DE5FF8"/>
    <w:rsid w:val="00DF2DDE"/>
    <w:rsid w:val="00DF3B5B"/>
    <w:rsid w:val="00DF5C5B"/>
    <w:rsid w:val="00E01667"/>
    <w:rsid w:val="00E03246"/>
    <w:rsid w:val="00E1210D"/>
    <w:rsid w:val="00E16495"/>
    <w:rsid w:val="00E213CA"/>
    <w:rsid w:val="00E26E20"/>
    <w:rsid w:val="00E36209"/>
    <w:rsid w:val="00E420BB"/>
    <w:rsid w:val="00E4639B"/>
    <w:rsid w:val="00E47AD4"/>
    <w:rsid w:val="00E50DF6"/>
    <w:rsid w:val="00E617F8"/>
    <w:rsid w:val="00E6508C"/>
    <w:rsid w:val="00E703C9"/>
    <w:rsid w:val="00E704F9"/>
    <w:rsid w:val="00E827DE"/>
    <w:rsid w:val="00E84838"/>
    <w:rsid w:val="00E93732"/>
    <w:rsid w:val="00E94891"/>
    <w:rsid w:val="00E9513D"/>
    <w:rsid w:val="00E965C5"/>
    <w:rsid w:val="00E96A3A"/>
    <w:rsid w:val="00E97402"/>
    <w:rsid w:val="00E97B99"/>
    <w:rsid w:val="00EA7511"/>
    <w:rsid w:val="00EB2E9D"/>
    <w:rsid w:val="00EB34A9"/>
    <w:rsid w:val="00EB68AD"/>
    <w:rsid w:val="00EC1878"/>
    <w:rsid w:val="00EC5ABC"/>
    <w:rsid w:val="00EC7B5E"/>
    <w:rsid w:val="00ED3EC6"/>
    <w:rsid w:val="00ED6945"/>
    <w:rsid w:val="00ED71F7"/>
    <w:rsid w:val="00EE46A1"/>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481E"/>
    <w:rsid w:val="00F43073"/>
    <w:rsid w:val="00F43FFF"/>
    <w:rsid w:val="00F44F3C"/>
    <w:rsid w:val="00F5349B"/>
    <w:rsid w:val="00F5401F"/>
    <w:rsid w:val="00F55952"/>
    <w:rsid w:val="00F577F6"/>
    <w:rsid w:val="00F6025B"/>
    <w:rsid w:val="00F65266"/>
    <w:rsid w:val="00F72894"/>
    <w:rsid w:val="00F751E1"/>
    <w:rsid w:val="00F81D61"/>
    <w:rsid w:val="00F8330C"/>
    <w:rsid w:val="00F85E35"/>
    <w:rsid w:val="00F8746C"/>
    <w:rsid w:val="00F962DD"/>
    <w:rsid w:val="00FA5FA4"/>
    <w:rsid w:val="00FA6327"/>
    <w:rsid w:val="00FB4C19"/>
    <w:rsid w:val="00FB50B3"/>
    <w:rsid w:val="00FB7149"/>
    <w:rsid w:val="00FC08DB"/>
    <w:rsid w:val="00FC4098"/>
    <w:rsid w:val="00FC484F"/>
    <w:rsid w:val="00FC6E5C"/>
    <w:rsid w:val="00FD159D"/>
    <w:rsid w:val="00FD347F"/>
    <w:rsid w:val="00FD3EF8"/>
    <w:rsid w:val="00FD41A5"/>
    <w:rsid w:val="00FD6562"/>
    <w:rsid w:val="00FE0820"/>
    <w:rsid w:val="00FE21BC"/>
    <w:rsid w:val="00FE26A6"/>
    <w:rsid w:val="00FE3A40"/>
    <w:rsid w:val="00FF1646"/>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emf"/><Relationship Id="rId28"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4.emf"/><Relationship Id="rId27" Type="http://schemas.openxmlformats.org/officeDocument/2006/relationships/image" Target="media/image19.em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EB2C65-F358-6B45-BDAF-944E95C62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4</Pages>
  <Words>17809</Words>
  <Characters>101512</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1908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238</cp:revision>
  <cp:lastPrinted>2019-04-18T15:38:00Z</cp:lastPrinted>
  <dcterms:created xsi:type="dcterms:W3CDTF">2019-04-09T17:14:00Z</dcterms:created>
  <dcterms:modified xsi:type="dcterms:W3CDTF">2019-04-1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